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0065ED" w14:textId="7E722847" w:rsidR="00DD727B" w:rsidRDefault="00DD727B" w:rsidP="003F5879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pp</w:t>
      </w:r>
      <w:bookmarkStart w:id="0" w:name="_GoBack"/>
      <w:bookmarkEnd w:id="0"/>
      <w:r>
        <w:rPr>
          <w:rFonts w:ascii="Times New Roman" w:hAnsi="Times New Roman" w:cs="Times New Roman"/>
          <w:b/>
          <w:lang w:val="en-US"/>
        </w:rPr>
        <w:t>endix S1</w:t>
      </w:r>
    </w:p>
    <w:p w14:paraId="24AEDEB1" w14:textId="303E9823" w:rsidR="00D267A6" w:rsidRDefault="00D267A6" w:rsidP="003F5879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Supplementary T</w:t>
      </w:r>
      <w:r w:rsidRPr="005F0C60">
        <w:rPr>
          <w:rFonts w:ascii="Times New Roman" w:hAnsi="Times New Roman" w:cs="Times New Roman"/>
          <w:b/>
          <w:lang w:val="en-US"/>
        </w:rPr>
        <w:t xml:space="preserve">able </w:t>
      </w:r>
      <w:r>
        <w:rPr>
          <w:rFonts w:ascii="Times New Roman" w:hAnsi="Times New Roman" w:cs="Times New Roman"/>
          <w:b/>
          <w:lang w:val="en-US"/>
        </w:rPr>
        <w:t>1</w:t>
      </w:r>
      <w:r w:rsidRPr="005F0C60">
        <w:rPr>
          <w:rFonts w:ascii="Times New Roman" w:hAnsi="Times New Roman" w:cs="Times New Roman"/>
          <w:b/>
          <w:lang w:val="en-US"/>
        </w:rPr>
        <w:t xml:space="preserve">. </w:t>
      </w:r>
      <w:r>
        <w:rPr>
          <w:rFonts w:ascii="Times New Roman" w:hAnsi="Times New Roman" w:cs="Times New Roman"/>
          <w:lang w:val="en-US"/>
        </w:rPr>
        <w:t xml:space="preserve">Number of cases with </w:t>
      </w:r>
      <w:r w:rsidR="009563D3">
        <w:rPr>
          <w:rFonts w:ascii="Times New Roman" w:hAnsi="Times New Roman" w:cs="Times New Roman"/>
          <w:lang w:val="en-US"/>
        </w:rPr>
        <w:t>different allergic diseases</w:t>
      </w:r>
      <w:r w:rsidRPr="005F0C60">
        <w:rPr>
          <w:rFonts w:ascii="Times New Roman" w:hAnsi="Times New Roman" w:cs="Times New Roman"/>
          <w:lang w:val="en-US"/>
        </w:rPr>
        <w:t xml:space="preserve"> </w:t>
      </w:r>
    </w:p>
    <w:p w14:paraId="535D70B6" w14:textId="77777777" w:rsidR="009563D3" w:rsidRPr="008E554E" w:rsidRDefault="009563D3" w:rsidP="003F5879">
      <w:pPr>
        <w:spacing w:line="276" w:lineRule="auto"/>
        <w:jc w:val="both"/>
        <w:rPr>
          <w:rFonts w:ascii="Times New Roman" w:hAnsi="Times New Roman" w:cs="Times New Roman"/>
          <w:sz w:val="10"/>
          <w:szCs w:val="10"/>
          <w:lang w:val="en-US"/>
        </w:rPr>
      </w:pPr>
    </w:p>
    <w:tbl>
      <w:tblPr>
        <w:tblStyle w:val="TableGrid"/>
        <w:tblW w:w="9960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0"/>
        <w:gridCol w:w="831"/>
        <w:gridCol w:w="829"/>
        <w:gridCol w:w="234"/>
        <w:gridCol w:w="982"/>
        <w:gridCol w:w="930"/>
        <w:gridCol w:w="888"/>
        <w:gridCol w:w="235"/>
        <w:gridCol w:w="2256"/>
        <w:gridCol w:w="235"/>
        <w:gridCol w:w="1570"/>
      </w:tblGrid>
      <w:tr w:rsidR="008E554E" w:rsidRPr="008E554E" w14:paraId="672FFC5A" w14:textId="6ACB3C52" w:rsidTr="008E554E">
        <w:trPr>
          <w:jc w:val="center"/>
        </w:trPr>
        <w:tc>
          <w:tcPr>
            <w:tcW w:w="2641" w:type="dxa"/>
            <w:gridSpan w:val="3"/>
            <w:tcBorders>
              <w:top w:val="single" w:sz="12" w:space="0" w:color="auto"/>
              <w:bottom w:val="nil"/>
            </w:tcBorders>
          </w:tcPr>
          <w:p w14:paraId="2AD6A245" w14:textId="1484B826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  <w:t>With only a single disease</w:t>
            </w:r>
          </w:p>
        </w:tc>
        <w:tc>
          <w:tcPr>
            <w:tcW w:w="235" w:type="dxa"/>
            <w:tcBorders>
              <w:top w:val="single" w:sz="12" w:space="0" w:color="auto"/>
              <w:bottom w:val="nil"/>
            </w:tcBorders>
          </w:tcPr>
          <w:p w14:paraId="071BE8AB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2807" w:type="dxa"/>
            <w:gridSpan w:val="3"/>
            <w:tcBorders>
              <w:top w:val="single" w:sz="12" w:space="0" w:color="auto"/>
              <w:bottom w:val="nil"/>
            </w:tcBorders>
          </w:tcPr>
          <w:p w14:paraId="5C3B8577" w14:textId="0B614B6C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  <w:t>With two allergic diseases</w:t>
            </w:r>
          </w:p>
        </w:tc>
        <w:tc>
          <w:tcPr>
            <w:tcW w:w="236" w:type="dxa"/>
            <w:tcBorders>
              <w:top w:val="single" w:sz="12" w:space="0" w:color="auto"/>
              <w:bottom w:val="nil"/>
            </w:tcBorders>
          </w:tcPr>
          <w:p w14:paraId="727C168C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2306" w:type="dxa"/>
            <w:tcBorders>
              <w:top w:val="single" w:sz="12" w:space="0" w:color="auto"/>
              <w:bottom w:val="nil"/>
            </w:tcBorders>
          </w:tcPr>
          <w:p w14:paraId="1D79DD6A" w14:textId="64E08E1C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  <w:t>With all three diseases</w:t>
            </w:r>
          </w:p>
        </w:tc>
        <w:tc>
          <w:tcPr>
            <w:tcW w:w="236" w:type="dxa"/>
          </w:tcPr>
          <w:p w14:paraId="3741DB98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1499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14:paraId="11D607E8" w14:textId="3B7E3FC5" w:rsidR="008E554E" w:rsidRPr="008E554E" w:rsidRDefault="008E554E" w:rsidP="008E554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  <w:t>Unclassifiable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2"/>
                <w:lang w:val="en-US"/>
              </w:rPr>
              <w:t>*</w:t>
            </w:r>
          </w:p>
        </w:tc>
      </w:tr>
      <w:tr w:rsidR="008E554E" w:rsidRPr="008E554E" w14:paraId="337B8ECF" w14:textId="5AFA1B55" w:rsidTr="008E554E">
        <w:trPr>
          <w:jc w:val="center"/>
        </w:trPr>
        <w:tc>
          <w:tcPr>
            <w:tcW w:w="977" w:type="dxa"/>
            <w:tcBorders>
              <w:top w:val="nil"/>
              <w:bottom w:val="single" w:sz="6" w:space="0" w:color="auto"/>
            </w:tcBorders>
          </w:tcPr>
          <w:p w14:paraId="36F10886" w14:textId="42995662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R</w:t>
            </w:r>
          </w:p>
        </w:tc>
        <w:tc>
          <w:tcPr>
            <w:tcW w:w="833" w:type="dxa"/>
            <w:tcBorders>
              <w:top w:val="nil"/>
              <w:bottom w:val="single" w:sz="6" w:space="0" w:color="auto"/>
            </w:tcBorders>
          </w:tcPr>
          <w:p w14:paraId="57E0D1DF" w14:textId="27473375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D</w:t>
            </w:r>
          </w:p>
        </w:tc>
        <w:tc>
          <w:tcPr>
            <w:tcW w:w="831" w:type="dxa"/>
            <w:tcBorders>
              <w:top w:val="nil"/>
              <w:bottom w:val="single" w:sz="6" w:space="0" w:color="auto"/>
            </w:tcBorders>
          </w:tcPr>
          <w:p w14:paraId="66E04601" w14:textId="718DD0FD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</w:t>
            </w:r>
          </w:p>
        </w:tc>
        <w:tc>
          <w:tcPr>
            <w:tcW w:w="235" w:type="dxa"/>
            <w:tcBorders>
              <w:top w:val="nil"/>
              <w:bottom w:val="nil"/>
            </w:tcBorders>
          </w:tcPr>
          <w:p w14:paraId="44EA8714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984" w:type="dxa"/>
            <w:tcBorders>
              <w:top w:val="nil"/>
              <w:bottom w:val="single" w:sz="6" w:space="0" w:color="auto"/>
            </w:tcBorders>
          </w:tcPr>
          <w:p w14:paraId="744CE7A0" w14:textId="2F480FC4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R+AD</w:t>
            </w:r>
          </w:p>
        </w:tc>
        <w:tc>
          <w:tcPr>
            <w:tcW w:w="930" w:type="dxa"/>
            <w:tcBorders>
              <w:top w:val="nil"/>
              <w:bottom w:val="single" w:sz="6" w:space="0" w:color="auto"/>
            </w:tcBorders>
          </w:tcPr>
          <w:p w14:paraId="455ECB67" w14:textId="015B598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R+AD</w:t>
            </w:r>
          </w:p>
        </w:tc>
        <w:tc>
          <w:tcPr>
            <w:tcW w:w="893" w:type="dxa"/>
            <w:tcBorders>
              <w:top w:val="nil"/>
              <w:bottom w:val="single" w:sz="6" w:space="0" w:color="auto"/>
            </w:tcBorders>
          </w:tcPr>
          <w:p w14:paraId="60AE0602" w14:textId="33B9BDD3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D+A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0F296188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2306" w:type="dxa"/>
            <w:tcBorders>
              <w:top w:val="nil"/>
              <w:bottom w:val="single" w:sz="6" w:space="0" w:color="auto"/>
            </w:tcBorders>
          </w:tcPr>
          <w:p w14:paraId="418F59F9" w14:textId="69DB1FDA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AR+AD+A</w:t>
            </w:r>
          </w:p>
        </w:tc>
        <w:tc>
          <w:tcPr>
            <w:tcW w:w="236" w:type="dxa"/>
          </w:tcPr>
          <w:p w14:paraId="2439C46E" w14:textId="7777777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1499" w:type="dxa"/>
            <w:vMerge/>
            <w:tcBorders>
              <w:top w:val="nil"/>
              <w:bottom w:val="single" w:sz="6" w:space="0" w:color="auto"/>
            </w:tcBorders>
          </w:tcPr>
          <w:p w14:paraId="47F773BB" w14:textId="3784DBC7" w:rsidR="008E554E" w:rsidRPr="008E554E" w:rsidRDefault="008E554E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</w:tr>
      <w:tr w:rsidR="008E554E" w:rsidRPr="008E554E" w14:paraId="026CA8BF" w14:textId="7B1F9D54" w:rsidTr="008E554E">
        <w:trPr>
          <w:jc w:val="center"/>
        </w:trPr>
        <w:tc>
          <w:tcPr>
            <w:tcW w:w="977" w:type="dxa"/>
            <w:tcBorders>
              <w:top w:val="single" w:sz="6" w:space="0" w:color="auto"/>
            </w:tcBorders>
          </w:tcPr>
          <w:p w14:paraId="37E38830" w14:textId="3CC827E9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52 980</w:t>
            </w:r>
          </w:p>
        </w:tc>
        <w:tc>
          <w:tcPr>
            <w:tcW w:w="833" w:type="dxa"/>
            <w:tcBorders>
              <w:top w:val="nil"/>
            </w:tcBorders>
          </w:tcPr>
          <w:p w14:paraId="2EEC6A23" w14:textId="177926FB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10 719</w:t>
            </w:r>
          </w:p>
        </w:tc>
        <w:tc>
          <w:tcPr>
            <w:tcW w:w="831" w:type="dxa"/>
            <w:tcBorders>
              <w:top w:val="nil"/>
            </w:tcBorders>
          </w:tcPr>
          <w:p w14:paraId="3EB08C3E" w14:textId="6672EFB5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20 128</w:t>
            </w:r>
          </w:p>
        </w:tc>
        <w:tc>
          <w:tcPr>
            <w:tcW w:w="235" w:type="dxa"/>
            <w:tcBorders>
              <w:top w:val="nil"/>
            </w:tcBorders>
          </w:tcPr>
          <w:p w14:paraId="160103F6" w14:textId="77777777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984" w:type="dxa"/>
            <w:tcBorders>
              <w:top w:val="nil"/>
            </w:tcBorders>
          </w:tcPr>
          <w:p w14:paraId="4001BB40" w14:textId="3F049EAC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7667</w:t>
            </w:r>
          </w:p>
        </w:tc>
        <w:tc>
          <w:tcPr>
            <w:tcW w:w="930" w:type="dxa"/>
            <w:tcBorders>
              <w:top w:val="nil"/>
            </w:tcBorders>
          </w:tcPr>
          <w:p w14:paraId="1D7959A6" w14:textId="2886428C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20 523</w:t>
            </w:r>
          </w:p>
        </w:tc>
        <w:tc>
          <w:tcPr>
            <w:tcW w:w="893" w:type="dxa"/>
            <w:tcBorders>
              <w:top w:val="nil"/>
            </w:tcBorders>
          </w:tcPr>
          <w:p w14:paraId="5370EF26" w14:textId="61A442E5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GB"/>
              </w:rPr>
              <w:t>2228</w:t>
            </w:r>
          </w:p>
        </w:tc>
        <w:tc>
          <w:tcPr>
            <w:tcW w:w="236" w:type="dxa"/>
            <w:tcBorders>
              <w:top w:val="nil"/>
            </w:tcBorders>
          </w:tcPr>
          <w:p w14:paraId="2E936756" w14:textId="77777777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2306" w:type="dxa"/>
            <w:tcBorders>
              <w:top w:val="single" w:sz="6" w:space="0" w:color="auto"/>
            </w:tcBorders>
          </w:tcPr>
          <w:p w14:paraId="67F0229C" w14:textId="15B8B3EC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6418</w:t>
            </w:r>
          </w:p>
        </w:tc>
        <w:tc>
          <w:tcPr>
            <w:tcW w:w="236" w:type="dxa"/>
          </w:tcPr>
          <w:p w14:paraId="1E923C69" w14:textId="77777777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</w:p>
        </w:tc>
        <w:tc>
          <w:tcPr>
            <w:tcW w:w="1499" w:type="dxa"/>
            <w:tcBorders>
              <w:top w:val="single" w:sz="6" w:space="0" w:color="auto"/>
            </w:tcBorders>
          </w:tcPr>
          <w:p w14:paraId="06E39BE7" w14:textId="57316F93" w:rsidR="00C774F2" w:rsidRPr="008E554E" w:rsidRDefault="00C774F2" w:rsidP="00C774F2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</w:pPr>
            <w:r w:rsidRPr="008E554E">
              <w:rPr>
                <w:rFonts w:ascii="Times New Roman" w:hAnsi="Times New Roman" w:cs="Times New Roman"/>
                <w:color w:val="000000" w:themeColor="text1"/>
                <w:sz w:val="21"/>
                <w:szCs w:val="22"/>
                <w:lang w:val="en-US"/>
              </w:rPr>
              <w:t>59 466</w:t>
            </w:r>
          </w:p>
        </w:tc>
      </w:tr>
    </w:tbl>
    <w:p w14:paraId="42B9EAA1" w14:textId="3CB63E0F" w:rsidR="009563D3" w:rsidRPr="00C774F2" w:rsidRDefault="00C774F2" w:rsidP="003F5879">
      <w:pPr>
        <w:spacing w:line="276" w:lineRule="auto"/>
        <w:jc w:val="both"/>
        <w:rPr>
          <w:rFonts w:ascii="Times New Roman" w:hAnsi="Times New Roman" w:cs="Times New Roman"/>
          <w:sz w:val="22"/>
          <w:lang w:val="en-US"/>
        </w:rPr>
      </w:pPr>
      <w:r w:rsidRPr="00C774F2">
        <w:rPr>
          <w:rFonts w:ascii="Times New Roman" w:hAnsi="Times New Roman" w:cs="Times New Roman"/>
          <w:sz w:val="22"/>
          <w:lang w:val="en-US"/>
        </w:rPr>
        <w:t>Abbreviations: A, Asthma</w:t>
      </w:r>
      <w:r>
        <w:rPr>
          <w:rFonts w:ascii="Times New Roman" w:hAnsi="Times New Roman" w:cs="Times New Roman"/>
          <w:sz w:val="22"/>
          <w:lang w:val="en-US"/>
        </w:rPr>
        <w:t>;</w:t>
      </w:r>
      <w:r w:rsidRPr="00C774F2">
        <w:rPr>
          <w:rFonts w:ascii="Times New Roman" w:hAnsi="Times New Roman" w:cs="Times New Roman"/>
          <w:sz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lang w:val="en-US"/>
        </w:rPr>
        <w:t xml:space="preserve">AD, </w:t>
      </w:r>
      <w:r w:rsidRPr="00C774F2">
        <w:rPr>
          <w:rFonts w:ascii="Times New Roman" w:hAnsi="Times New Roman" w:cs="Times New Roman"/>
          <w:sz w:val="22"/>
          <w:lang w:val="en-US"/>
        </w:rPr>
        <w:t>atopic dermatitis</w:t>
      </w:r>
      <w:r>
        <w:rPr>
          <w:rFonts w:ascii="Times New Roman" w:hAnsi="Times New Roman" w:cs="Times New Roman"/>
          <w:sz w:val="22"/>
          <w:lang w:val="en-US"/>
        </w:rPr>
        <w:t>; AR, allergic rhinitis.</w:t>
      </w:r>
      <w:r w:rsidR="008E554E">
        <w:rPr>
          <w:rFonts w:ascii="Times New Roman" w:hAnsi="Times New Roman" w:cs="Times New Roman"/>
          <w:sz w:val="22"/>
          <w:lang w:val="en-US"/>
        </w:rPr>
        <w:t xml:space="preserve"> *M</w:t>
      </w:r>
      <w:r w:rsidR="008E554E" w:rsidRPr="008E554E">
        <w:rPr>
          <w:rFonts w:ascii="Times New Roman" w:hAnsi="Times New Roman" w:cs="Times New Roman"/>
          <w:sz w:val="22"/>
          <w:lang w:val="en-US"/>
        </w:rPr>
        <w:t xml:space="preserve">issing information for at least one allergic disease and </w:t>
      </w:r>
      <w:r w:rsidR="008E554E">
        <w:rPr>
          <w:rFonts w:ascii="Times New Roman" w:hAnsi="Times New Roman" w:cs="Times New Roman"/>
          <w:sz w:val="22"/>
          <w:lang w:val="en-US"/>
        </w:rPr>
        <w:t>therefore</w:t>
      </w:r>
      <w:r w:rsidR="008E554E" w:rsidRPr="008E554E">
        <w:rPr>
          <w:rFonts w:ascii="Times New Roman" w:hAnsi="Times New Roman" w:cs="Times New Roman"/>
          <w:sz w:val="22"/>
          <w:lang w:val="en-US"/>
        </w:rPr>
        <w:t xml:space="preserve"> could not be classified into one of the </w:t>
      </w:r>
      <w:r w:rsidR="008E554E">
        <w:rPr>
          <w:rFonts w:ascii="Times New Roman" w:hAnsi="Times New Roman" w:cs="Times New Roman"/>
          <w:sz w:val="22"/>
          <w:lang w:val="en-US"/>
        </w:rPr>
        <w:t>seven three-</w:t>
      </w:r>
      <w:r w:rsidR="008E554E" w:rsidRPr="008E554E">
        <w:rPr>
          <w:rFonts w:ascii="Times New Roman" w:hAnsi="Times New Roman" w:cs="Times New Roman"/>
          <w:sz w:val="22"/>
          <w:lang w:val="en-US"/>
        </w:rPr>
        <w:t>disease groups</w:t>
      </w:r>
      <w:r w:rsidR="008E554E">
        <w:rPr>
          <w:rFonts w:ascii="Times New Roman" w:hAnsi="Times New Roman" w:cs="Times New Roman"/>
          <w:sz w:val="22"/>
          <w:lang w:val="en-US"/>
        </w:rPr>
        <w:t>.</w:t>
      </w:r>
    </w:p>
    <w:p w14:paraId="54660337" w14:textId="77777777" w:rsidR="00D267A6" w:rsidRDefault="00D267A6" w:rsidP="003F5879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</w:p>
    <w:p w14:paraId="336D2AB9" w14:textId="7660D9F8" w:rsidR="000A1A2D" w:rsidRPr="005F0C60" w:rsidRDefault="00D267A6" w:rsidP="003F5879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Supplementary T</w:t>
      </w:r>
      <w:r w:rsidR="00F122AE" w:rsidRPr="005F0C60">
        <w:rPr>
          <w:rFonts w:ascii="Times New Roman" w:hAnsi="Times New Roman" w:cs="Times New Roman"/>
          <w:b/>
          <w:lang w:val="en-US"/>
        </w:rPr>
        <w:t xml:space="preserve">able </w:t>
      </w:r>
      <w:r>
        <w:rPr>
          <w:rFonts w:ascii="Times New Roman" w:hAnsi="Times New Roman" w:cs="Times New Roman"/>
          <w:b/>
          <w:lang w:val="en-US"/>
        </w:rPr>
        <w:t>2</w:t>
      </w:r>
      <w:r w:rsidR="00F122AE" w:rsidRPr="005F0C60">
        <w:rPr>
          <w:rFonts w:ascii="Times New Roman" w:hAnsi="Times New Roman" w:cs="Times New Roman"/>
          <w:b/>
          <w:lang w:val="en-US"/>
        </w:rPr>
        <w:t xml:space="preserve">. </w:t>
      </w:r>
      <w:r w:rsidR="00F122AE" w:rsidRPr="005F0C60">
        <w:rPr>
          <w:rFonts w:ascii="Times New Roman" w:hAnsi="Times New Roman" w:cs="Times New Roman"/>
          <w:lang w:val="en-US"/>
        </w:rPr>
        <w:t xml:space="preserve">Details of the single nucleotide polymorphisms </w:t>
      </w:r>
      <w:r w:rsidR="00996539" w:rsidRPr="005F0C60">
        <w:rPr>
          <w:rFonts w:ascii="Times New Roman" w:hAnsi="Times New Roman" w:cs="Times New Roman"/>
          <w:lang w:val="en-US"/>
        </w:rPr>
        <w:t>used</w:t>
      </w:r>
      <w:r w:rsidR="00F122AE" w:rsidRPr="005F0C60">
        <w:rPr>
          <w:rFonts w:ascii="Times New Roman" w:hAnsi="Times New Roman" w:cs="Times New Roman"/>
          <w:lang w:val="en-US"/>
        </w:rPr>
        <w:t xml:space="preserve"> as </w:t>
      </w:r>
      <w:r w:rsidR="008E554E">
        <w:rPr>
          <w:rFonts w:ascii="Times New Roman" w:hAnsi="Times New Roman" w:cs="Times New Roman"/>
          <w:lang w:val="en-US"/>
        </w:rPr>
        <w:t>instruments</w:t>
      </w:r>
      <w:r w:rsidR="00F122AE" w:rsidRPr="005F0C60">
        <w:rPr>
          <w:rFonts w:ascii="Times New Roman" w:hAnsi="Times New Roman" w:cs="Times New Roman"/>
          <w:lang w:val="en-US"/>
        </w:rPr>
        <w:t xml:space="preserve"> for any allergic disease </w:t>
      </w:r>
      <w:r w:rsidR="000C0861" w:rsidRPr="005F0C60">
        <w:rPr>
          <w:rFonts w:ascii="Times New Roman" w:hAnsi="Times New Roman" w:cs="Times New Roman"/>
          <w:lang w:val="en-US"/>
        </w:rPr>
        <w:t xml:space="preserve">and corresponding summary statistics for COVID-19 susceptibility </w:t>
      </w:r>
    </w:p>
    <w:p w14:paraId="5152FD56" w14:textId="77777777" w:rsidR="00953CEF" w:rsidRPr="005F0C60" w:rsidRDefault="00953CEF" w:rsidP="003F5879">
      <w:pPr>
        <w:spacing w:line="276" w:lineRule="auto"/>
        <w:jc w:val="both"/>
        <w:rPr>
          <w:rFonts w:ascii="Times New Roman" w:hAnsi="Times New Roman" w:cs="Times New Roman"/>
          <w:sz w:val="10"/>
          <w:szCs w:val="10"/>
          <w:lang w:val="en-US"/>
        </w:rPr>
      </w:pPr>
    </w:p>
    <w:tbl>
      <w:tblPr>
        <w:tblW w:w="9770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98"/>
        <w:gridCol w:w="1187"/>
        <w:gridCol w:w="2086"/>
        <w:gridCol w:w="448"/>
        <w:gridCol w:w="496"/>
        <w:gridCol w:w="567"/>
        <w:gridCol w:w="571"/>
        <w:gridCol w:w="567"/>
        <w:gridCol w:w="776"/>
        <w:gridCol w:w="163"/>
        <w:gridCol w:w="620"/>
        <w:gridCol w:w="572"/>
        <w:gridCol w:w="619"/>
      </w:tblGrid>
      <w:tr w:rsidR="004F30BD" w:rsidRPr="005F0C60" w14:paraId="44A34EF6" w14:textId="77777777" w:rsidTr="004F30BD">
        <w:trPr>
          <w:trHeight w:val="320"/>
          <w:jc w:val="center"/>
        </w:trPr>
        <w:tc>
          <w:tcPr>
            <w:tcW w:w="1098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58936DA4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1187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2AE21315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2086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3E02D2B0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448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0D597D69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496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3D2CE5F5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567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7E7EC669" w14:textId="77777777" w:rsidR="004F30BD" w:rsidRPr="005F0C60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1914" w:type="dxa"/>
            <w:gridSpan w:val="3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0451C110" w14:textId="035F2CE7" w:rsidR="004F30BD" w:rsidRPr="005F0C60" w:rsidRDefault="004F30BD" w:rsidP="004F30BD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5F0C60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Allergic disease</w:t>
            </w:r>
          </w:p>
        </w:tc>
        <w:tc>
          <w:tcPr>
            <w:tcW w:w="163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</w:tcPr>
          <w:p w14:paraId="4F683371" w14:textId="77777777" w:rsidR="004F30BD" w:rsidRPr="005F0C60" w:rsidRDefault="004F30BD" w:rsidP="004F30BD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1811" w:type="dxa"/>
            <w:gridSpan w:val="3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074A336B" w14:textId="6E765389" w:rsidR="004F30BD" w:rsidRPr="005F0C60" w:rsidRDefault="004F30BD" w:rsidP="004F30BD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5F0C60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COVID-19</w:t>
            </w:r>
          </w:p>
        </w:tc>
      </w:tr>
      <w:tr w:rsidR="004F30BD" w:rsidRPr="005F0C60" w14:paraId="7A4F78EB" w14:textId="77777777" w:rsidTr="004F30BD">
        <w:trPr>
          <w:trHeight w:val="320"/>
          <w:jc w:val="center"/>
        </w:trPr>
        <w:tc>
          <w:tcPr>
            <w:tcW w:w="1098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58027EE2" w14:textId="3EADE810" w:rsidR="004F30BD" w:rsidRPr="004F30BD" w:rsidRDefault="0051628F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rsID</w:t>
            </w:r>
          </w:p>
        </w:tc>
        <w:tc>
          <w:tcPr>
            <w:tcW w:w="1187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2CA8FFF" w14:textId="356010FF" w:rsidR="004F30BD" w:rsidRPr="004F30BD" w:rsidRDefault="005F0C60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5F0C60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GRCh37</w:t>
            </w:r>
          </w:p>
        </w:tc>
        <w:tc>
          <w:tcPr>
            <w:tcW w:w="2086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6003190E" w14:textId="2C9A9342" w:rsidR="004F30BD" w:rsidRPr="004F30BD" w:rsidRDefault="00AC6338" w:rsidP="00AC6338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Gene region</w:t>
            </w:r>
          </w:p>
        </w:tc>
        <w:tc>
          <w:tcPr>
            <w:tcW w:w="448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1E50BD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EA</w:t>
            </w:r>
          </w:p>
        </w:tc>
        <w:tc>
          <w:tcPr>
            <w:tcW w:w="496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B035A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OA</w:t>
            </w:r>
          </w:p>
        </w:tc>
        <w:tc>
          <w:tcPr>
            <w:tcW w:w="567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AA241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EAF</w:t>
            </w:r>
          </w:p>
        </w:tc>
        <w:tc>
          <w:tcPr>
            <w:tcW w:w="57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DB4959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Beta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23DB95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SE</w:t>
            </w:r>
          </w:p>
        </w:tc>
        <w:tc>
          <w:tcPr>
            <w:tcW w:w="776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39F0F8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P</w:t>
            </w:r>
          </w:p>
        </w:tc>
        <w:tc>
          <w:tcPr>
            <w:tcW w:w="163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6C87655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2148740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Beta</w:t>
            </w:r>
          </w:p>
        </w:tc>
        <w:tc>
          <w:tcPr>
            <w:tcW w:w="572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39829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SE</w:t>
            </w:r>
          </w:p>
        </w:tc>
        <w:tc>
          <w:tcPr>
            <w:tcW w:w="619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2F736D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 w:eastAsia="sv-SE"/>
              </w:rPr>
              <w:t>P</w:t>
            </w:r>
          </w:p>
        </w:tc>
      </w:tr>
      <w:tr w:rsidR="004F30BD" w:rsidRPr="005F0C60" w14:paraId="46EA08C8" w14:textId="77777777" w:rsidTr="004F30BD">
        <w:trPr>
          <w:trHeight w:val="320"/>
          <w:jc w:val="center"/>
        </w:trPr>
        <w:tc>
          <w:tcPr>
            <w:tcW w:w="1098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55DED2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512552</w:t>
            </w:r>
          </w:p>
        </w:tc>
        <w:tc>
          <w:tcPr>
            <w:tcW w:w="1187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6049A6A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50265704</w:t>
            </w:r>
          </w:p>
        </w:tc>
        <w:tc>
          <w:tcPr>
            <w:tcW w:w="2086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48B97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1orf54-[]-MRPS21</w:t>
            </w:r>
          </w:p>
        </w:tc>
        <w:tc>
          <w:tcPr>
            <w:tcW w:w="448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A396DF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83CB7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1C6AFF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2</w:t>
            </w:r>
          </w:p>
        </w:tc>
        <w:tc>
          <w:tcPr>
            <w:tcW w:w="571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FE48A0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D911D7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13244B0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40E-09</w:t>
            </w:r>
          </w:p>
        </w:tc>
        <w:tc>
          <w:tcPr>
            <w:tcW w:w="163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25F1B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5AE83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4</w:t>
            </w:r>
          </w:p>
        </w:tc>
        <w:tc>
          <w:tcPr>
            <w:tcW w:w="572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52F1A7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1BAFEB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98</w:t>
            </w:r>
          </w:p>
        </w:tc>
      </w:tr>
      <w:tr w:rsidR="004F30BD" w:rsidRPr="005F0C60" w14:paraId="785DBF8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B5FA9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20489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FF5E92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5179674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7FED8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ORC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6C0FA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445B0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0958C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4480B9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AF155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76172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4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0667C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6CD69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15669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B2152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42</w:t>
            </w:r>
          </w:p>
        </w:tc>
      </w:tr>
      <w:tr w:rsidR="004F30BD" w:rsidRPr="005F0C60" w14:paraId="040023B9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F8AD9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12382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CD9C7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5217915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9CD3E7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PTN-[]-HRNR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1E22B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C9F56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7BDE8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B8AFA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0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DACD3A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2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A41CF1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80E-17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9B2A27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510561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EC2E7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6332A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46</w:t>
            </w:r>
          </w:p>
        </w:tc>
      </w:tr>
      <w:tr w:rsidR="004F30BD" w:rsidRPr="005F0C60" w14:paraId="62EA706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46735F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181676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68E22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5228586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5D5B1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FLG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20B17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E911F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07647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495DA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0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3D9ED0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A65E42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40E-2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1EE8D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7A8E0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7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4AA8A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D7F2C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84</w:t>
            </w:r>
          </w:p>
        </w:tc>
      </w:tr>
      <w:tr w:rsidR="004F30BD" w:rsidRPr="005F0C60" w14:paraId="0C4EA64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6E650F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22814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CBD0D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5442697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BACF5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6R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54A02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34DD4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BEA2F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22324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946DC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E89F8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3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E1DB00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3F699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66488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9DC1C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3</w:t>
            </w:r>
          </w:p>
        </w:tc>
      </w:tr>
      <w:tr w:rsidR="004F30BD" w:rsidRPr="005F0C60" w14:paraId="2D4E6B3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04D1D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07090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96044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6118505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D3E43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NDUFS2-[]-FCER1G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8BCCD5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E1D8A3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E4B7D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12CA3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87D00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E9700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3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1F5E71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1AE7D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6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E238A9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4892B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</w:tr>
      <w:tr w:rsidR="004F30BD" w:rsidRPr="005F0C60" w14:paraId="4AC3DB94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4749C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98827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8B289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6743135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44CFF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CD247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8F15F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EDA77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E321F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3FCD31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53C3FC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36878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0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9F349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55893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21D0F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FF7A6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10</w:t>
            </w:r>
          </w:p>
        </w:tc>
      </w:tr>
      <w:tr w:rsidR="004F30BD" w:rsidRPr="005F0C60" w14:paraId="0E8F743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6CB9B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0270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C1861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7270086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E641E7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FASLG-[]--TNFSF18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1F1A1C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DD94F3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4C133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2DE77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B9845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BA09CC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1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BAAD1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32ACAC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4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BB34E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8D857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20</w:t>
            </w:r>
          </w:p>
        </w:tc>
      </w:tr>
      <w:tr w:rsidR="004F30BD" w:rsidRPr="005F0C60" w14:paraId="35424CD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069750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09039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8BBB0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17314692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35E2E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NFSF18--[]-TNFSF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F374C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788B53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29C2F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CDC25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4A9D6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29C1D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3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A3230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28CC4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D61F7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273885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2</w:t>
            </w:r>
          </w:p>
        </w:tc>
      </w:tr>
      <w:tr w:rsidR="004F30BD" w:rsidRPr="005F0C60" w14:paraId="7293FFA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B8BC3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9785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BDCCF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22691473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109B8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TPK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CFEC0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4367C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96309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75F35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A89D5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4CD8AE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C5633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21308E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F495E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CC8E8B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26</w:t>
            </w:r>
          </w:p>
        </w:tc>
      </w:tr>
      <w:tr w:rsidR="004F30BD" w:rsidRPr="005F0C60" w14:paraId="57465E1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2C3A7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91009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70825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251075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E8EDA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NFRSF14-[]-FAM213B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970692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87F78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D4382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1F00D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146C4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2DA4C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7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BAC37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8C8B4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6C571B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FA7E6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34</w:t>
            </w:r>
          </w:p>
        </w:tc>
      </w:tr>
      <w:tr w:rsidR="004F30BD" w:rsidRPr="005F0C60" w14:paraId="0CB9043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19552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6080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89A55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2525192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3E19E3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UNX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18016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9F2AB3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D9F11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A7248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D4A0E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D0BA8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4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35C6F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C3AE8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B015F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EC814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8</w:t>
            </w:r>
          </w:p>
        </w:tc>
      </w:tr>
      <w:tr w:rsidR="004F30BD" w:rsidRPr="005F0C60" w14:paraId="3C6FFCF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0E37DB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616796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25B61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3568173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6AF9B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FPQ-[]-ZMYM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9E620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C7CC9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A557C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C8332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03D76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0E8218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3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45A20D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0AAAB3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9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E76AE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A09939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2</w:t>
            </w:r>
          </w:p>
        </w:tc>
      </w:tr>
      <w:tr w:rsidR="004F30BD" w:rsidRPr="005F0C60" w14:paraId="7D0D9BF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F488C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0180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D39BBD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:848207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AE7BD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ERE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76C69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511C0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51ECA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953E8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31AF3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C0ECD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80E-2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EDBA3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B2EFE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4EEC2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6AB19E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52</w:t>
            </w:r>
          </w:p>
        </w:tc>
      </w:tr>
      <w:tr w:rsidR="004F30BD" w:rsidRPr="005F0C60" w14:paraId="3D613F1A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E2545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47086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6F7431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0292636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6D504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IL1RL2-[]-IL18R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51778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0851A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D629D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B50F9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C87D3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1C67A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20E-2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65EF6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42950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00773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8ED94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00</w:t>
            </w:r>
          </w:p>
        </w:tc>
      </w:tr>
      <w:tr w:rsidR="004F30BD" w:rsidRPr="005F0C60" w14:paraId="5FDDBE5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6BE8C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86505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71A621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0294131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A31AB3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18R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E82A3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4CBAC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49C1A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3BFAE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2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B836A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B8B40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00E-6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84725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C8707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3297D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9CE714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35</w:t>
            </w:r>
          </w:p>
        </w:tc>
      </w:tr>
      <w:tr w:rsidR="004F30BD" w:rsidRPr="005F0C60" w14:paraId="47659F0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8DCC7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340365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8D9CD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1226912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69B31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BCL2L11--[]--ANAPC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AC7D36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F06A5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D10EC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D4ABD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76348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6D07A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2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6EB43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A8B24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70CEF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65B4B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15</w:t>
            </w:r>
          </w:p>
        </w:tc>
      </w:tr>
      <w:tr w:rsidR="004F30BD" w:rsidRPr="005F0C60" w14:paraId="39BB705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09263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84861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B103E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1238853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92D742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BCL2L11--[]--ANAPC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FCEAE8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70B26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1D676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B8B63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D7A24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1DFDC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3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41CAC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B19E73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BC88F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83D10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38</w:t>
            </w:r>
          </w:p>
        </w:tc>
      </w:tr>
      <w:tr w:rsidR="004F30BD" w:rsidRPr="005F0C60" w14:paraId="42EF348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6D216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4363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4BB8BA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1359046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9E8C1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1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164BF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121A3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298CE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B3F685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A92743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F8185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7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6E779F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93EBF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7411D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821C7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0</w:t>
            </w:r>
          </w:p>
        </w:tc>
      </w:tr>
      <w:tr w:rsidR="004F30BD" w:rsidRPr="005F0C60" w14:paraId="5E8E5AD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DBF97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484733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A2136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4383159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72611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KYNU-[]-ARHGAP15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A6B54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2A169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563FCA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7E0EB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AC62D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FBAE71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8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03F82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F8E41F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F8698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2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98997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8</w:t>
            </w:r>
          </w:p>
        </w:tc>
      </w:tr>
      <w:tr w:rsidR="004F30BD" w:rsidRPr="005F0C60" w14:paraId="2DE9A56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640B5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6421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B71EC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19895024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C828D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PLCL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78B9C0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1EDBE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8A43F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02E66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F105DA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1E661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4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E49B3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C7ADC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06ED8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76A8E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</w:tr>
      <w:tr w:rsidR="004F30BD" w:rsidRPr="005F0C60" w14:paraId="002193A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77A75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338444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FEBFB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22870786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B2BBE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CL20-[]-DAW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83589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8E06A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4680D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6D959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B5265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2FB21F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8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7542D0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34FFC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E9857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566B4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11</w:t>
            </w:r>
          </w:p>
        </w:tc>
      </w:tr>
      <w:tr w:rsidR="004F30BD" w:rsidRPr="005F0C60" w14:paraId="7078B02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32A0E9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5725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F7D7A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23411562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BC55D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NPP5D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D9DFE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12E08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E05266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69EB5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1A1F9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DEF54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4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189171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34721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AE3A1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9B283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87</w:t>
            </w:r>
          </w:p>
        </w:tc>
      </w:tr>
      <w:tr w:rsidR="004F30BD" w:rsidRPr="005F0C60" w14:paraId="3262A39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10A112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429028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A4192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24269864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09F6B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D2HGDH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EED31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C8FCC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3A3E5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1A615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B9AE1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FCA8A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00E-3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82978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9F82BB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0B2B3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29828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02</w:t>
            </w:r>
          </w:p>
        </w:tc>
      </w:tr>
      <w:tr w:rsidR="004F30BD" w:rsidRPr="005F0C60" w14:paraId="657E9B2A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D2A53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67160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BDE0D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6483626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0B432A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LOC339807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C0736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BAFDDA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4D7C0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401BD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1C73C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36940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8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7E644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7D107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92BAE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BDA01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41</w:t>
            </w:r>
          </w:p>
        </w:tc>
      </w:tr>
      <w:tr w:rsidR="004F30BD" w:rsidRPr="005F0C60" w14:paraId="2C6F79F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51394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17494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B2ADD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:844224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6779C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LINC00299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5BF6F1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C150F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EFCEB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7D0B0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C2132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099F7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30E-3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DB584D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7B5CB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45576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DB2B8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64</w:t>
            </w:r>
          </w:p>
        </w:tc>
      </w:tr>
      <w:tr w:rsidR="004F30BD" w:rsidRPr="005F0C60" w14:paraId="185687F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BA7F0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308831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4CAAED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0124275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EA157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FAM172BP-[]-TRMT10C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EB7DE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EEBD42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83719B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4E330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ABF7A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EDB57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6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FB974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8B8A93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F3FE5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1641A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0</w:t>
            </w:r>
          </w:p>
        </w:tc>
      </w:tr>
      <w:tr w:rsidR="004F30BD" w:rsidRPr="005F0C60" w14:paraId="2012F91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AAAC3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555786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4145A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2165214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BF35D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SLC15A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26421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66CCD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71777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A549B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ADE52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E173E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CC095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340E5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BB5C5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75557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4</w:t>
            </w:r>
          </w:p>
        </w:tc>
      </w:tr>
      <w:tr w:rsidR="004F30BD" w:rsidRPr="005F0C60" w14:paraId="63772D7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2EA0F7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66312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8601F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4132183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AA902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ASA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0D0F0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C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AAB9F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5099A3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C6E17C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69236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2541C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1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FCE2C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3869B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E1AB8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2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2207D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4</w:t>
            </w:r>
          </w:p>
        </w:tc>
      </w:tr>
      <w:tr w:rsidR="004F30BD" w:rsidRPr="005F0C60" w14:paraId="062CBE4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E18C4E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1997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746264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8763326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93889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BCL6--[]--LPP-AS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904B2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44701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2FFE2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D99A5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A8120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6D89A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5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EAF1D5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F05A3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65644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68BA45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7</w:t>
            </w:r>
          </w:p>
        </w:tc>
      </w:tr>
      <w:tr w:rsidR="004F30BD" w:rsidRPr="005F0C60" w14:paraId="2F1B318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D8B87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03003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CE8620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8779383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A06B0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BCL6--[]-LPP-AS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DB174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BC6EF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9E9AE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4DD7B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FC8971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D5A51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0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CFD77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2E229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96037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B3A1A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02</w:t>
            </w:r>
          </w:p>
        </w:tc>
      </w:tr>
      <w:tr w:rsidR="004F30BD" w:rsidRPr="005F0C60" w14:paraId="348D944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148E3A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094616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451AF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8813333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CD5A93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LPP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BC8EE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673AB8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E8919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C9FCA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92E1A6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8B86C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6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61773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CB47BA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2F8D2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EAD2C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96</w:t>
            </w:r>
          </w:p>
        </w:tc>
      </w:tr>
      <w:tr w:rsidR="004F30BD" w:rsidRPr="005F0C60" w14:paraId="083051E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67F5E3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760758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F4E0A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8840258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FEFABC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LPP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89EF5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54B45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3B80E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70CAF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CBA67C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62C81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8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4834C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C1EA8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F3900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8D46B9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36</w:t>
            </w:r>
          </w:p>
        </w:tc>
      </w:tr>
      <w:tr w:rsidR="004F30BD" w:rsidRPr="005F0C60" w14:paraId="771B8489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0C2E0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8006439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F393E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19637254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22DE0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FBXO45-[]-CEP19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518F8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A0F5F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ADE9D7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94BF7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255AF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C3684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29218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9C597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C49F4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C37E3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14</w:t>
            </w:r>
          </w:p>
        </w:tc>
      </w:tr>
      <w:tr w:rsidR="004F30BD" w:rsidRPr="005F0C60" w14:paraId="47FE1E7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5B87C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77675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1958F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3306909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1BEBB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GLB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D219B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D4DD7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E5B5B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1C50F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FF1B3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68E0E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1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2DCFC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2C1D2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0B1DE1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2A2BB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42</w:t>
            </w:r>
          </w:p>
        </w:tc>
      </w:tr>
      <w:tr w:rsidR="004F30BD" w:rsidRPr="005F0C60" w14:paraId="79D1020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AE3A6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119212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A75873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:7239485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9D0D8C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LINC00870--[]-RYB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C19A3B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EAB41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B0771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79509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B9D31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88E764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9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C5D365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EFACE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6BE7F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53E15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26</w:t>
            </w:r>
          </w:p>
        </w:tc>
      </w:tr>
      <w:tr w:rsidR="004F30BD" w:rsidRPr="005F0C60" w14:paraId="4D5603D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248A5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2727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8109E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:10359389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08A4A1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MANB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449BB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B9A12B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0CC5E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B552F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E19A11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84633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7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82A9D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5F1245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F0AD8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E27F1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74</w:t>
            </w:r>
          </w:p>
        </w:tc>
      </w:tr>
      <w:tr w:rsidR="004F30BD" w:rsidRPr="005F0C60" w14:paraId="7A5A21F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7DD28D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14571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A7497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:12331607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5E98E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ADAD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C1043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6F476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B82B0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FC268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022437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D82CE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,20E-27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E3AB2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CCD1A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36C43B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B6E1C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6</w:t>
            </w:r>
          </w:p>
        </w:tc>
      </w:tr>
      <w:tr w:rsidR="004F30BD" w:rsidRPr="005F0C60" w14:paraId="38CF540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ED70D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74361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B3292C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:3879864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E36E7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TLR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B57B9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F66CE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5FEB4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75913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F5D0B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F7E3A9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30E-5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89B25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2F692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8696BC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F5988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05</w:t>
            </w:r>
          </w:p>
        </w:tc>
      </w:tr>
      <w:tr w:rsidR="004F30BD" w:rsidRPr="005F0C60" w14:paraId="37F3355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4D791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03307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CE720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:477540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9D347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TX18--[]-MSX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962D85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01288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20A885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91E1B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3185E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8FB31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79E3C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C7453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5B881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24479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99</w:t>
            </w:r>
          </w:p>
        </w:tc>
      </w:tr>
      <w:tr w:rsidR="004F30BD" w:rsidRPr="005F0C60" w14:paraId="55CC2CA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85351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86950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F5C541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1016608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4133F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LC25A46-[]--TSL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17C3F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6A3C1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33B0D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B9003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EE7BB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B20A8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40E-2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EF4805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4EC75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5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E563F9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DD169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4</w:t>
            </w:r>
          </w:p>
        </w:tc>
      </w:tr>
      <w:tr w:rsidR="004F30BD" w:rsidRPr="005F0C60" w14:paraId="333A6C7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4DAE7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83725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CFD6B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1040187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11082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LC25A46--[]-TSL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177ED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0E357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C9D13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10358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8557FB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310F0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3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BF410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D26A81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F0A94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3E27F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45</w:t>
            </w:r>
          </w:p>
        </w:tc>
      </w:tr>
      <w:tr w:rsidR="004F30BD" w:rsidRPr="005F0C60" w14:paraId="4DF22A8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35ED8C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59449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8AE5C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1047013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42616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WDR36-[]-CAMK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431EC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A4F84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9AFC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FC9A7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62D14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A7480E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60E-4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281A3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27CEFB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E05DC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1E65F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09</w:t>
            </w:r>
          </w:p>
        </w:tc>
      </w:tr>
      <w:tr w:rsidR="004F30BD" w:rsidRPr="005F0C60" w14:paraId="54C5609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E5712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5030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D6DA9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1868429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31D5C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TNFAIP8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873F9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440BF2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2F2E0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AAD1F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E996F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F63FC9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0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9DD3DB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79647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B38B9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A3A97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39</w:t>
            </w:r>
          </w:p>
        </w:tc>
      </w:tr>
      <w:tr w:rsidR="004F30BD" w:rsidRPr="005F0C60" w14:paraId="2ED1D00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316C41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74983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B6D74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3179962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112C4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C5orf56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80559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047FC5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4A85D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A1099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9D91D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95AA7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3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5E2917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FF39A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F6EE5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C5408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3</w:t>
            </w:r>
          </w:p>
        </w:tc>
      </w:tr>
      <w:tr w:rsidR="004F30BD" w:rsidRPr="005F0C60" w14:paraId="3659CA1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22724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09130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2A813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3198913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4F1E6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AD50-[]-IL13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F1342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0E2C1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634F35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868FE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F009AB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53BDE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60E-2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4D8AE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7A230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420425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49EAC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89</w:t>
            </w:r>
          </w:p>
        </w:tc>
      </w:tr>
      <w:tr w:rsidR="004F30BD" w:rsidRPr="005F0C60" w14:paraId="55B1A34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DAB86B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84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85CD0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3199650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BA7A4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1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9511C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7C1F3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6B740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F41E9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EA809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F78B5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50E-2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4DB69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058FF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13F15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C2800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59</w:t>
            </w:r>
          </w:p>
        </w:tc>
      </w:tr>
      <w:tr w:rsidR="004F30BD" w:rsidRPr="005F0C60" w14:paraId="7572C69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AD11A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4047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2FB462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4092536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CBF5E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DIAPH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49ED2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BF5F50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5C655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4BD8E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1C8C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D4C49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6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2AF1F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35004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FCFE3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547FA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05</w:t>
            </w:r>
          </w:p>
        </w:tc>
      </w:tr>
      <w:tr w:rsidR="004F30BD" w:rsidRPr="005F0C60" w14:paraId="49BDD3B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F3A77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06871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11232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4149493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22892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NDFIP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9993E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7027B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53F1B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1154BA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904527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5DC37F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8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C5B89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EC032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E683C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FE6F1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33</w:t>
            </w:r>
          </w:p>
        </w:tc>
      </w:tr>
      <w:tr w:rsidR="004F30BD" w:rsidRPr="005F0C60" w14:paraId="2D07DC7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26FBA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690357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3562C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461030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BE364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FAM105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D8AD4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2177F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A92D2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D9416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532F66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0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F2357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4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9D66A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1CAD6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D98371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385BF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57</w:t>
            </w:r>
          </w:p>
        </w:tc>
      </w:tr>
      <w:tr w:rsidR="004F30BD" w:rsidRPr="005F0C60" w14:paraId="403A3D7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1A07F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91016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5525C3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5990934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3A7A3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MIR3142-[]-MIR146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134C4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05B403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7BB8F6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179C50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8775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2B8792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5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A0CBA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56C670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AB82E5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6D764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0</w:t>
            </w:r>
          </w:p>
        </w:tc>
      </w:tr>
      <w:tr w:rsidR="004F30BD" w:rsidRPr="005F0C60" w14:paraId="75F350A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5558F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315301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E5D80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17678221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41396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LMAN2-[]-RGS1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E6E93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30E5E7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94B6F4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DF89B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56164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46C36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3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669DD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66E4C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06B34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BD859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44</w:t>
            </w:r>
          </w:p>
        </w:tc>
      </w:tr>
      <w:tr w:rsidR="004F30BD" w:rsidRPr="005F0C60" w14:paraId="13C95A5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26AD8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71795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80E4B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3586284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7810BE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7R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CB202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426CA1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F238A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17AC3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DBAB0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E1651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,10E-3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937DD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F474A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CFEAA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0D6997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39</w:t>
            </w:r>
          </w:p>
        </w:tc>
      </w:tr>
      <w:tr w:rsidR="004F30BD" w:rsidRPr="005F0C60" w14:paraId="0C5C0F7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E9CAB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71457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B6F28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:4049265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25F77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DAB2---[]--PTGER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37927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9ED08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56B43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EFFF6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C90DC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C6C9AC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9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D7B788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4CC77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3054E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DA4F5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71</w:t>
            </w:r>
          </w:p>
        </w:tc>
      </w:tr>
      <w:tr w:rsidR="004F30BD" w:rsidRPr="005F0C60" w14:paraId="6395EA3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2CAD9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37212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B06A1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10666753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8732B5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ATG5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552E6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85DB49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DE4EC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252C6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C8EF2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2E715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2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63C93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CEE6F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2492E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C8A60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70</w:t>
            </w:r>
          </w:p>
        </w:tc>
      </w:tr>
      <w:tr w:rsidR="004F30BD" w:rsidRPr="005F0C60" w14:paraId="3DFDB1E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94703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546934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46F04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12829470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21514A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PTPRK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DC751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28E39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53CC3C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730E0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92246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2E924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3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52910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36C95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7AFB2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A710C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74</w:t>
            </w:r>
          </w:p>
        </w:tc>
      </w:tr>
      <w:tr w:rsidR="004F30BD" w:rsidRPr="005F0C60" w14:paraId="22EACBD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8A001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02993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D76D4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13819515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2CB2E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TNFAIP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7BECD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DE628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19AE3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E192D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6E07E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D6DF0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4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DB59F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BC0DF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147616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A6FED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91</w:t>
            </w:r>
          </w:p>
        </w:tc>
      </w:tr>
      <w:tr w:rsidR="004F30BD" w:rsidRPr="005F0C60" w14:paraId="013C98E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49BAD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38382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35E98C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15741950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F1837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ARID1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F26DD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1076C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4D31AF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1BF6B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909B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1A7E8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17C8A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1CC52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68FA1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F32F70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99</w:t>
            </w:r>
          </w:p>
        </w:tc>
      </w:tr>
      <w:tr w:rsidR="004F30BD" w:rsidRPr="005F0C60" w14:paraId="4F3F513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CC173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85400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469D9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132301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BD0CBC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HLA-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4257D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D5662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6165EF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34560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A342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D3A23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1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A8215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B70F2B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71B65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11149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98</w:t>
            </w:r>
          </w:p>
        </w:tc>
      </w:tr>
      <w:tr w:rsidR="004F30BD" w:rsidRPr="005F0C60" w14:paraId="538A18D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B1C28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50797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24363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135166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E576D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HLA-B-[]-MIC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B047E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667EB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BBA69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96571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3CAC6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53B275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961B4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458BE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B8C15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834255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1</w:t>
            </w:r>
          </w:p>
        </w:tc>
      </w:tr>
      <w:tr w:rsidR="004F30BD" w:rsidRPr="005F0C60" w14:paraId="0200EE2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3E7781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889501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1F827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157452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81C15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NCR3-[]-AIF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86EDF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086B0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A249C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98F3A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6CCFD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1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135B5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,40E-1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48971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7D3CF3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3C100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E496DA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73</w:t>
            </w:r>
          </w:p>
        </w:tc>
      </w:tr>
      <w:tr w:rsidR="004F30BD" w:rsidRPr="005F0C60" w14:paraId="72D3A97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8BC68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400401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F05C0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262640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AC0E5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HLA-DQA1-[]-HLA-DQB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53F0D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F0331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889E6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D67FF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9BE878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D6165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80E-5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C86D4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B8B4CC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A0CB6E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4D24CA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81</w:t>
            </w:r>
          </w:p>
        </w:tc>
      </w:tr>
      <w:tr w:rsidR="004F30BD" w:rsidRPr="005F0C60" w14:paraId="2C970909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D190B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09767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4D377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304675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F9BF3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HLA-DPA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CDADC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33721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511DC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93F51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D2FD9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FABE7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7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0D329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FE987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CFE37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FB136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69</w:t>
            </w:r>
          </w:p>
        </w:tc>
      </w:tr>
      <w:tr w:rsidR="004F30BD" w:rsidRPr="005F0C60" w14:paraId="1C2E1E2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9426D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94742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4714E1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3364705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9CD34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TPR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05B478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8D502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ECEDD1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105AD3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1D26D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0C15C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5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507FB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E411C7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2ED79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B613B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18</w:t>
            </w:r>
          </w:p>
        </w:tc>
      </w:tr>
      <w:tr w:rsidR="004F30BD" w:rsidRPr="005F0C60" w14:paraId="31689D2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0474B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13481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A22BAB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:9098751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1613A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BACH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A0644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D7393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5FBC9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770A2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143F3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ECAC2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70E-17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394A3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849DC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49AFE0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90FE2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30</w:t>
            </w:r>
          </w:p>
        </w:tc>
      </w:tr>
      <w:tr w:rsidR="004F30BD" w:rsidRPr="005F0C60" w14:paraId="46ACD27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562A9F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48639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51ED0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:2037601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A43F0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TGB8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B7889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A36A5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D67027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3D798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0EF3E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53D69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8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00CD0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6A845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084C8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0FF21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2</w:t>
            </w:r>
          </w:p>
        </w:tc>
      </w:tr>
      <w:tr w:rsidR="004F30BD" w:rsidRPr="005F0C60" w14:paraId="7E0A3E4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F1252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46150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D0537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:2056099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C3F5E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ITGB8--[]-ABCB5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618774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3A52D3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2C4A7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D52BB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A00E24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EF55A1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7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58EFD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9AD5C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AC55F3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0E2F62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96</w:t>
            </w:r>
          </w:p>
        </w:tc>
      </w:tr>
      <w:tr w:rsidR="004F30BD" w:rsidRPr="005F0C60" w14:paraId="2AFEED0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A055E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97795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B0638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:2815688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8C0B8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JAZF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484188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AAD82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D7EEB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9242E7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C16F3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78779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1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3441F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78351A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3DF8C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22BF26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03</w:t>
            </w:r>
          </w:p>
        </w:tc>
      </w:tr>
      <w:tr w:rsidR="004F30BD" w:rsidRPr="005F0C60" w14:paraId="6F9BDE0A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0D8D5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766474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98FF2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:5025389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2493D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7orf72-[]-IKZF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ED86C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FD3FD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2BB58F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850D2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FB698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B0302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2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D7C9A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0342F8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D1127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62C61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96</w:t>
            </w:r>
          </w:p>
        </w:tc>
      </w:tr>
      <w:tr w:rsidR="004F30BD" w:rsidRPr="005F0C60" w14:paraId="223A8B5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9A227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29697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CC8F2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:7701854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3FCDB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GSAP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67FF09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53CA8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31E7D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3CA6D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CBA6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ACBC5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1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656E3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E6CF9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5B6E8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4FEE8E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74</w:t>
            </w:r>
          </w:p>
        </w:tc>
      </w:tr>
      <w:tr w:rsidR="004F30BD" w:rsidRPr="005F0C60" w14:paraId="5ACED6D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B0047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99053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4CE2F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:12881409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4F2C1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MYC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FEEAF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2D50C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249C5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3380E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892B5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F5B01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4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15EC76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C141A5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A43AC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12CB2A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66</w:t>
            </w:r>
          </w:p>
        </w:tc>
      </w:tr>
      <w:tr w:rsidR="004F30BD" w:rsidRPr="005F0C60" w14:paraId="50551BF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C158B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82439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18C854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:8129259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6E192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MIR5708--[]--ZBTB10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6BF96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EF687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2BDFC0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D7AC9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A8955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19886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50E-2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37F72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B6102B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3B2FD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4A887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65</w:t>
            </w:r>
          </w:p>
        </w:tc>
      </w:tr>
      <w:tr w:rsidR="004F30BD" w:rsidRPr="005F0C60" w14:paraId="19AC97D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C1F7D5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76012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F17866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:12365053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48C38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PHF19-[]-TRAF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26F7F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A75C1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29D11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EB5B0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B4D47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EAF54F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2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75C8C7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4854B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8BAF05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6A3EC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95</w:t>
            </w:r>
          </w:p>
        </w:tc>
      </w:tr>
      <w:tr w:rsidR="004F30BD" w:rsidRPr="005F0C60" w14:paraId="3AB417A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D490A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55183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63657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:13161319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DCCBA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9orf114-[]-LRRC8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22108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85ACD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E85CB3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DD1FA0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B720B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1268A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0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E9506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6314F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CCA0B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E1585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99</w:t>
            </w:r>
          </w:p>
        </w:tc>
      </w:tr>
      <w:tr w:rsidR="004F30BD" w:rsidRPr="005F0C60" w14:paraId="70DC525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9FB40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692257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6E34D4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:506419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91828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JAK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ED01D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10F0C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95B98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9FF9C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E19FF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66880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2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20C923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752B4C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AED295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758485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16</w:t>
            </w:r>
          </w:p>
        </w:tc>
      </w:tr>
      <w:tr w:rsidR="004F30BD" w:rsidRPr="005F0C60" w14:paraId="3080B92A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F4F2B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4347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B4DFF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:605139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A60E4A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ANBP6-[]--IL33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2305F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4D9830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784D8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E724D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20153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7FB351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6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B301A6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F71CEF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C1DA2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7F517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49</w:t>
            </w:r>
          </w:p>
        </w:tc>
      </w:tr>
      <w:tr w:rsidR="004F30BD" w:rsidRPr="005F0C60" w14:paraId="282420C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54C49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4482931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AA83F9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:620803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39C81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ANBP6--[]-IL33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62FA8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D6E50D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C1F72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D65C2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3D9A6C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FDF18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3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CCDE0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13012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C343C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B1322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</w:tr>
      <w:tr w:rsidR="004F30BD" w:rsidRPr="005F0C60" w14:paraId="4A00329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D0A45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88372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E0F11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10422583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32F5F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10orf95-[]-ACTR1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B7475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DD0BE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C29741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D5781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115C1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AB4EEA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A347B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A7F0A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6C270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C6281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76</w:t>
            </w:r>
          </w:p>
        </w:tc>
      </w:tr>
      <w:tr w:rsidR="004F30BD" w:rsidRPr="005F0C60" w14:paraId="79A0A9F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4A1AA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74784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920E7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607445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E6BC7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2R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7DBE3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9B386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74B513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F778A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FB54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FF03D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0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E8722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133F7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1A4B1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64AAB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99</w:t>
            </w:r>
          </w:p>
        </w:tc>
      </w:tr>
      <w:tr w:rsidR="004F30BD" w:rsidRPr="005F0C60" w14:paraId="1A2EBAF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3A4D8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183966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61443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609469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276503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L2R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FF049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041FAC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E3DFD8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B350D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D64E33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26CA6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40E-1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D3551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17B37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EFDD0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A304E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0</w:t>
            </w:r>
          </w:p>
        </w:tc>
      </w:tr>
      <w:tr w:rsidR="004F30BD" w:rsidRPr="005F0C60" w14:paraId="19AA0A6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DC652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89390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C64F1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6438235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7841F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ZNF365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2CBF6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5CD40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E3852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1C9429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10B8E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36A0F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8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6E1506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CD67FE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BF4D7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B0E965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26</w:t>
            </w:r>
          </w:p>
        </w:tc>
      </w:tr>
      <w:tr w:rsidR="004F30BD" w:rsidRPr="005F0C60" w14:paraId="7F27089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B5E6A4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25575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020C9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860555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4DA4F5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[]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62193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12CC3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D5A8DE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6036FA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CE00A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A0480C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0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9CC43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C53F6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C3508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99473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39</w:t>
            </w:r>
          </w:p>
        </w:tc>
      </w:tr>
      <w:tr w:rsidR="004F30BD" w:rsidRPr="005F0C60" w14:paraId="4B7BCA9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780968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02575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B1B18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884166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9970C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-[]---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2C054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76F9F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0568A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30B6C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85004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0D749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7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E1D75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B38E7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10514F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B035FB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47</w:t>
            </w:r>
          </w:p>
        </w:tc>
      </w:tr>
      <w:tr w:rsidR="004F30BD" w:rsidRPr="005F0C60" w14:paraId="193C60A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717FE4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25596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E8230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893616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3878D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-[]---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251F5E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D53FF5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A7713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54291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5E14B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F27E23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7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81ECA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057CEE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3A8597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C7E02C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33</w:t>
            </w:r>
          </w:p>
        </w:tc>
      </w:tr>
      <w:tr w:rsidR="004F30BD" w:rsidRPr="005F0C60" w14:paraId="4D61A57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C53FB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278267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CDF41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903255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BD366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-[]---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81448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D3A1A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920DA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C633EF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6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67394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B0655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2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D1A8D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EB940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10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3F97E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563B6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8</w:t>
            </w:r>
          </w:p>
        </w:tc>
      </w:tr>
      <w:tr w:rsidR="004F30BD" w:rsidRPr="005F0C60" w14:paraId="5935F8E4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615867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41357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2D390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904925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9590E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-[]---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88A46A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BC6631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4D3658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CEBE5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0CBB08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140E3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30E-27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16FC3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799CD0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25BEF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3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BF60B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31</w:t>
            </w:r>
          </w:p>
        </w:tc>
      </w:tr>
      <w:tr w:rsidR="004F30BD" w:rsidRPr="005F0C60" w14:paraId="3199EC0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69A2D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44478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3DFC0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0:906436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9D770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ATA3---[]---SFTA1P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91671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D10022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A302F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5A9486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A4BF2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EA3439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50E-2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863B9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4C06F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5888B2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24FFC9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32</w:t>
            </w:r>
          </w:p>
        </w:tc>
      </w:tr>
      <w:tr w:rsidR="004F30BD" w:rsidRPr="005F0C60" w14:paraId="60A4B7E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9005A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13075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D97F7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11147056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A00E4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LAYN-[]-SIK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F5CC4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4EC3E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63968D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37806C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EA7DD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8DFB0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0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882E6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0D4B1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ABABC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8CECD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4</w:t>
            </w:r>
          </w:p>
        </w:tc>
      </w:tr>
      <w:tr w:rsidR="004F30BD" w:rsidRPr="005F0C60" w14:paraId="184A26F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A2F5C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36569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60331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11874328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382DE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DDX6-[]-CXCR5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E93036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8F634C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85460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80FD1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1F7612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A57D0C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10E-1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5F0CB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1C4F8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C6B69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FBE08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7</w:t>
            </w:r>
          </w:p>
        </w:tc>
      </w:tr>
      <w:tr w:rsidR="004F30BD" w:rsidRPr="005F0C60" w14:paraId="1857035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FC590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6129466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9519F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12815818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B6F61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KIRREL3-AS3---[]--ETS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B00AC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3F7320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D4805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F1249B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BA36B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76925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9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7D3522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10406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2737B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35ED6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53</w:t>
            </w:r>
          </w:p>
        </w:tc>
      </w:tr>
      <w:tr w:rsidR="004F30BD" w:rsidRPr="005F0C60" w14:paraId="5F30179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D27E9F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7984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F4755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6555195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EA95A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P5B1-[]-OVOL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1FF433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8C28E9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AE509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F9BFB6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E084BC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F4EDA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F22DF8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7E5765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8F9A1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BBC3A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46</w:t>
            </w:r>
          </w:p>
        </w:tc>
      </w:tr>
      <w:tr w:rsidR="004F30BD" w:rsidRPr="005F0C60" w14:paraId="3D4BE06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306A6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93632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137B6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7629375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161CA9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WNT11--[]-LRRC3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FA58D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D3D92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E2AAFD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6A895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C79A4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1A319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20E-6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916AA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59230F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46D274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A88CDC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5</w:t>
            </w:r>
          </w:p>
        </w:tc>
      </w:tr>
      <w:tr w:rsidR="004F30BD" w:rsidRPr="005F0C60" w14:paraId="5BE71BD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2EBB7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564609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7F87B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7629943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2A06F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WNT11--[]-LRRC3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FF4AC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88D6CA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48F0A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E979D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99171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2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BBAFE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30E-4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FC37D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9B266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C00DBC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7FD4F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80</w:t>
            </w:r>
          </w:p>
        </w:tc>
      </w:tr>
      <w:tr w:rsidR="004F30BD" w:rsidRPr="005F0C60" w14:paraId="5180EE10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C238E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23681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B28237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7634342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DE512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WNT11--[]-LRRC3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81001E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9256E7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C0C38D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BECF6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CAD226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90D54C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0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F7B54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954622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546F7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E9552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7</w:t>
            </w:r>
          </w:p>
        </w:tc>
      </w:tr>
      <w:tr w:rsidR="004F30BD" w:rsidRPr="005F0C60" w14:paraId="7BE378B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A39B7F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959357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353B5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1:9542552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D604A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ESN3--[]-FAM76B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21AF6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F61E18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916BE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89A24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C729D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41769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130D5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97287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9C1D50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3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C177B5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16</w:t>
            </w:r>
          </w:p>
        </w:tc>
      </w:tr>
      <w:tr w:rsidR="004F30BD" w:rsidRPr="005F0C60" w14:paraId="6314633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09BFD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13782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B56D1F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11193280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CC192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ATXN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910961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C5AEB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1657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F31F10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9F8E9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D273C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2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540162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69ED6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692CC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8B000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09</w:t>
            </w:r>
          </w:p>
        </w:tc>
      </w:tr>
      <w:tr w:rsidR="004F30BD" w:rsidRPr="005F0C60" w14:paraId="07E52CF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02E5F0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48978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E00CF5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12136372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01FD6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PPL3-[]-HNF1A-AS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06B9A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B003E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36F82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7F404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5125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F1613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15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CF7F3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F4D8C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D2215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F9590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8</w:t>
            </w:r>
          </w:p>
        </w:tc>
      </w:tr>
      <w:tr w:rsidR="004F30BD" w:rsidRPr="005F0C60" w14:paraId="0B265E5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DFBA06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340676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94670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12374269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E55F45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12orf65-[]-CDK2AP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28B05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A6272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DC43A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C1301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02ACE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53924A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0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C4116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813BB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81BED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26E43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9</w:t>
            </w:r>
          </w:p>
        </w:tc>
      </w:tr>
      <w:tr w:rsidR="004F30BD" w:rsidRPr="005F0C60" w14:paraId="4A9F58F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9FD44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572690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644C3F2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4819698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C2094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HDAC7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8DD072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26909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29526D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F007F6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1241C6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161BB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60E-1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D6637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55D5A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96ABF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F3EE33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43</w:t>
            </w:r>
          </w:p>
        </w:tc>
      </w:tr>
      <w:tr w:rsidR="004F30BD" w:rsidRPr="005F0C60" w14:paraId="529A16C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E241C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16922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A7752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5034567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E9FD3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AQP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49183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D7B7B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544EB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01306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4FD5D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70957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C68835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08284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A28E1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D5721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23</w:t>
            </w:r>
          </w:p>
        </w:tc>
      </w:tr>
      <w:tr w:rsidR="004F30BD" w:rsidRPr="005F0C60" w14:paraId="38034F8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C67B97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87686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242CB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5640108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782A2E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UOX-[]-IKZF4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9B092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5F981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FD797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CDAE4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46BEA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B1F05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40E-1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02A41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01EA7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30EE2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D0C9D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29</w:t>
            </w:r>
          </w:p>
        </w:tc>
      </w:tr>
      <w:tr w:rsidR="004F30BD" w:rsidRPr="005F0C60" w14:paraId="230D6B0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20EDC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5951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F3EB6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2:5748970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3E992A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STAT6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2AC9B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2E43CC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8FCBA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27DF0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8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4707A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8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A0E43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00E-2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03457C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318A1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2FB38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3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AC3C2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55</w:t>
            </w:r>
          </w:p>
        </w:tc>
      </w:tr>
      <w:tr w:rsidR="004F30BD" w:rsidRPr="005F0C60" w14:paraId="10CD481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4CEF6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94379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2C537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3:4117340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0301C3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FOXO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5AC15A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5C7E3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05ED88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1A53BE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AF737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91BE0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2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D80E0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43DD3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2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2E0D45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64003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34</w:t>
            </w:r>
          </w:p>
        </w:tc>
      </w:tr>
      <w:tr w:rsidR="004F30BD" w:rsidRPr="005F0C60" w14:paraId="4E08B3B4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E52B3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57309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5B0C0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3:7362727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8E82BC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PIBF1-[]-KLF5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5DE486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2FF22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0EE00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58E73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4E819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72AB0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7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BC838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B29C9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3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6D24F3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D9667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46</w:t>
            </w:r>
          </w:p>
        </w:tc>
      </w:tr>
      <w:tr w:rsidR="004F30BD" w:rsidRPr="005F0C60" w14:paraId="72F9FC3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EE2D47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98916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EFD851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4:103235012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EE69A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COR1-[]-TRAF3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FC677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BD56E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5FE11C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EFCC5D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9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24000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C56D4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9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A2C651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42F55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6EB80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3B21C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65</w:t>
            </w:r>
          </w:p>
        </w:tc>
      </w:tr>
      <w:tr w:rsidR="004F30BD" w:rsidRPr="005F0C60" w14:paraId="6AE772F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B4E53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4899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6F2B1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4:3576167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783D80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PSMA6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8024A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AFF22C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8E711D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23A4A9F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F1862E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5974E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0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8B4E7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F334B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6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DD393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8C7FA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</w:tr>
      <w:tr w:rsidR="004F30BD" w:rsidRPr="005F0C60" w14:paraId="3D9E6663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C32649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191438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448EB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4:3809700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C8B5B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FOXA1-[]--TTC6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952C3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72AAF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B8C42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EE7A7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80203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05DB4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1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5EFDE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E3962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A7341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3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29AF4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22</w:t>
            </w:r>
          </w:p>
        </w:tc>
      </w:tr>
      <w:tr w:rsidR="004F30BD" w:rsidRPr="005F0C60" w14:paraId="343F0C37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0CAB78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10404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BEEE4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4:6875441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6BBEAC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AD51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22B9B3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DEE06D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F891D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A4273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261F9F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3BF0E7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6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39A924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BEA2C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1C9202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BE2BB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05</w:t>
            </w:r>
          </w:p>
        </w:tc>
      </w:tr>
      <w:tr w:rsidR="004F30BD" w:rsidRPr="005F0C60" w14:paraId="0EB7E44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1C46C1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32361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773FE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4:7596860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7EEEC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JDP2-[]-BATF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3E429B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3201E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22CCB4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B7E7F3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EE32B7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C0716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6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6FBB9F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21AEBC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DD465C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8520C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63</w:t>
            </w:r>
          </w:p>
        </w:tc>
      </w:tr>
      <w:tr w:rsidR="004F30BD" w:rsidRPr="005F0C60" w14:paraId="229F15D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FBD189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44004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46607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5:4178268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94B78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TF1-[]-ITPK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F51F97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6DBEA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DB29C2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81E6B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20FD33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426AF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9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6B1A8A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452F69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DCB8B5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4ACC2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65</w:t>
            </w:r>
          </w:p>
        </w:tc>
      </w:tr>
      <w:tr w:rsidR="004F30BD" w:rsidRPr="005F0C60" w14:paraId="4B8F3EB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C15D4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519067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C8685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5:6106834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FC205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OR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16925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9C6897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093D70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2ACB7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4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6FFFE5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5CCA6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,30E-13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726ADA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1DFE01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4A3B93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804CF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5</w:t>
            </w:r>
          </w:p>
        </w:tc>
      </w:tr>
      <w:tr w:rsidR="004F30BD" w:rsidRPr="005F0C60" w14:paraId="1D8DB781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165A7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637502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3C4B7D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5:6744836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CCE85B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SMAD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9EC443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802260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579ED4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18FA31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E717A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2821B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8,20E-3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46289C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34C49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0B4FB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A12C7F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02</w:t>
            </w:r>
          </w:p>
        </w:tc>
      </w:tr>
      <w:tr w:rsidR="004F30BD" w:rsidRPr="005F0C60" w14:paraId="037761C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0C59DD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54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84604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5:9104540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12754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IQGAP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CE0AC1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2365A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A34F58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CBB22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21F6C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A8A32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30E-1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2D11C2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B31940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809A4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4E72B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11</w:t>
            </w:r>
          </w:p>
        </w:tc>
      </w:tr>
      <w:tr w:rsidR="004F30BD" w:rsidRPr="005F0C60" w14:paraId="625C5176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5EFFF9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64451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32C2E7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6:11277358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40FEC4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LEC16A-[]-RMI2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8BC8A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42388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23DF1D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4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D72AA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7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304E17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D49BB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10E-3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0AC70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2770A7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BD9B42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9E0063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08</w:t>
            </w:r>
          </w:p>
        </w:tc>
      </w:tr>
      <w:tr w:rsidR="004F30BD" w:rsidRPr="005F0C60" w14:paraId="6EB5D41B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AAE0D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259661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235EA3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6:1149100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966BC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MI2-[]--LITAF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56CDF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CBB5E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B1D81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5FAD0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228DD6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4C19FB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1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319024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1792C9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9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0B186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658307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71</w:t>
            </w:r>
          </w:p>
        </w:tc>
      </w:tr>
      <w:tr w:rsidR="004F30BD" w:rsidRPr="005F0C60" w14:paraId="7C571F99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096FC7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21650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B5FD6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3806907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6BB208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GSDMB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3DAF28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196A33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B0173F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1C9A6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FF39E0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0026E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70E-3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386641A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5F18F6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2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F17B6F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BD3ED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61</w:t>
            </w:r>
          </w:p>
        </w:tc>
      </w:tr>
      <w:tr w:rsidR="004F30BD" w:rsidRPr="005F0C60" w14:paraId="6B41627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564250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652139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DED15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3814903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B510E9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PSMD3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FA9DB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2558D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71C41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205335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C8EF8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3DF4D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50E-2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8B826A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BB0DB6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ADE7B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435B3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59</w:t>
            </w:r>
          </w:p>
        </w:tc>
      </w:tr>
      <w:tr w:rsidR="004F30BD" w:rsidRPr="005F0C60" w14:paraId="138F0F8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66AAEB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240163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5BD93B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3876452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4D7FF1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CR7-[]-SMARCE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7D62C12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5098787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45246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371CFB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03AFC7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1F36E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20E-2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2D534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085BED0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3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9A198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69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75FDC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55</w:t>
            </w:r>
          </w:p>
        </w:tc>
      </w:tr>
      <w:tr w:rsidR="004F30BD" w:rsidRPr="005F0C60" w14:paraId="7C50454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254868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146469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FBB233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38770641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94209C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CR7-[]-SMARCE1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57D341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1F441D5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32560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7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BF111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A40497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F4FC48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40E-21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2336EE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5A31363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2CF956E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4870ED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93</w:t>
            </w:r>
          </w:p>
        </w:tc>
      </w:tr>
      <w:tr w:rsidR="004F30BD" w:rsidRPr="005F0C60" w14:paraId="6AA81F4A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E7EE7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21466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5595147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4343069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533E11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MAP3K14-[]-ARHGAP27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F36705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6810F0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02958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D4191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767CB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3EAD4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20E-0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42DD26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3911CD1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AF551F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055E7B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59</w:t>
            </w:r>
          </w:p>
        </w:tc>
      </w:tr>
      <w:tr w:rsidR="004F30BD" w:rsidRPr="005F0C60" w14:paraId="0DA475FF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EC54D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136850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24385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4521473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7352462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MTNL2-[]-ALOX15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65B7C9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EC6FB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2B5DC1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9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5C9D75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17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B57152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9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6D3260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,0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D6792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97F050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8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8F170F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4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1881B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11</w:t>
            </w:r>
          </w:p>
        </w:tc>
      </w:tr>
      <w:tr w:rsidR="004F30BD" w:rsidRPr="005F0C60" w14:paraId="4F93BE5E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94F66E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9889262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762C107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7:4739807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37FE5E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ZNF65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2CA42FA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1C4035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C1D2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35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1B1045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2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F0173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5B0184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9,70E-16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FA0191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2BEF2AC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1149AA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6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52277A8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12</w:t>
            </w:r>
          </w:p>
        </w:tc>
      </w:tr>
      <w:tr w:rsidR="004F30BD" w:rsidRPr="005F0C60" w14:paraId="126433BD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1FB00A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801001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553EA3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8:5233617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F4D35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DYNAP-[]--RAB27B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101D2E5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A8763A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70698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32633E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1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BA1593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7E967D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9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204114B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BC4B57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472F2F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08DFF26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08</w:t>
            </w:r>
          </w:p>
        </w:tc>
      </w:tr>
      <w:tr w:rsidR="004F30BD" w:rsidRPr="005F0C60" w14:paraId="40C5EC78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921A1F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457402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0A4F657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8:60009814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2F331F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TNFRSF11A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66D06DA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650B7DD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4E7FA6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6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27DEB9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3C456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5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E469B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80E-09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55BE12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7E90EE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4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2ED70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A05EF9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95</w:t>
            </w:r>
          </w:p>
        </w:tc>
      </w:tr>
      <w:tr w:rsidR="004F30BD" w:rsidRPr="005F0C60" w14:paraId="60B51EEC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40D854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10414065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15BF75F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9:33721455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6D1CADB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SLC7A10-[]-CEBPA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04209E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C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008369B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C7A85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92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366B53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9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642F81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1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2336C0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6,10E-1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79C4502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7B442C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7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0162A1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32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3FCAC35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832</w:t>
            </w:r>
          </w:p>
        </w:tc>
      </w:tr>
      <w:tr w:rsidR="004F30BD" w:rsidRPr="005F0C60" w14:paraId="279F276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F70372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3787184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2EFF95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0:50157837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E29590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NFATC2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33487C9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7EE1798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B00693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9D0505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8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7A72E1D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3A0E8D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1,10E-12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F10BBC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0005B9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1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78C6A6B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77F5B14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595</w:t>
            </w:r>
          </w:p>
        </w:tc>
      </w:tr>
      <w:tr w:rsidR="004F30BD" w:rsidRPr="005F0C60" w14:paraId="02708362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FB71A7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2766678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4E80349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0:52208356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276E05A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ZNF217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42DCBDF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2970EA8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6BE1F43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1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661C9A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55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081DB0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10BC10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5,00E-18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9BED1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486E764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08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50BB70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41D0CDB5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77</w:t>
            </w:r>
          </w:p>
        </w:tc>
      </w:tr>
      <w:tr w:rsidR="004F30BD" w:rsidRPr="005F0C60" w14:paraId="5EB43635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16CE5EC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601103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9BD65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0:62322699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31F47CF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TEL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B6BEFB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46D9333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58E09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78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52010EF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A3665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3CDE2C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3,50E-14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1C82D3F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6209E65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5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30D5B7D9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18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11FAD46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09</w:t>
            </w:r>
          </w:p>
        </w:tc>
      </w:tr>
      <w:tr w:rsidR="004F30BD" w:rsidRPr="005F0C60" w14:paraId="4F92FE64" w14:textId="77777777" w:rsidTr="004F30BD">
        <w:trPr>
          <w:trHeight w:val="320"/>
          <w:jc w:val="center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42907C9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73205303</w:t>
            </w:r>
          </w:p>
        </w:tc>
        <w:tc>
          <w:tcPr>
            <w:tcW w:w="1187" w:type="dxa"/>
            <w:shd w:val="clear" w:color="auto" w:fill="auto"/>
            <w:noWrap/>
            <w:vAlign w:val="bottom"/>
            <w:hideMark/>
          </w:tcPr>
          <w:p w14:paraId="3C07EDC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1:36467830</w:t>
            </w:r>
          </w:p>
        </w:tc>
        <w:tc>
          <w:tcPr>
            <w:tcW w:w="2086" w:type="dxa"/>
            <w:shd w:val="clear" w:color="auto" w:fill="auto"/>
            <w:noWrap/>
            <w:vAlign w:val="bottom"/>
            <w:hideMark/>
          </w:tcPr>
          <w:p w14:paraId="1739544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[RUNX1]</w:t>
            </w:r>
          </w:p>
        </w:tc>
        <w:tc>
          <w:tcPr>
            <w:tcW w:w="448" w:type="dxa"/>
            <w:shd w:val="clear" w:color="auto" w:fill="auto"/>
            <w:noWrap/>
            <w:vAlign w:val="bottom"/>
            <w:hideMark/>
          </w:tcPr>
          <w:p w14:paraId="0D637DC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shd w:val="clear" w:color="auto" w:fill="auto"/>
            <w:noWrap/>
            <w:vAlign w:val="bottom"/>
            <w:hideMark/>
          </w:tcPr>
          <w:p w14:paraId="3CDD7F3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G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1866D3E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1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3BDBF3C0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3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0022D46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7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33A7FF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7,90E-10</w:t>
            </w:r>
          </w:p>
        </w:tc>
        <w:tc>
          <w:tcPr>
            <w:tcW w:w="163" w:type="dxa"/>
            <w:shd w:val="clear" w:color="auto" w:fill="auto"/>
            <w:noWrap/>
            <w:vAlign w:val="bottom"/>
            <w:hideMark/>
          </w:tcPr>
          <w:p w14:paraId="064B9102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14:paraId="1C06A1A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0</w:t>
            </w:r>
          </w:p>
        </w:tc>
        <w:tc>
          <w:tcPr>
            <w:tcW w:w="572" w:type="dxa"/>
            <w:shd w:val="clear" w:color="auto" w:fill="auto"/>
            <w:noWrap/>
            <w:vAlign w:val="bottom"/>
            <w:hideMark/>
          </w:tcPr>
          <w:p w14:paraId="4574C97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0</w:t>
            </w:r>
          </w:p>
        </w:tc>
        <w:tc>
          <w:tcPr>
            <w:tcW w:w="619" w:type="dxa"/>
            <w:shd w:val="clear" w:color="auto" w:fill="auto"/>
            <w:noWrap/>
            <w:vAlign w:val="bottom"/>
            <w:hideMark/>
          </w:tcPr>
          <w:p w14:paraId="2C623B8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624</w:t>
            </w:r>
          </w:p>
        </w:tc>
      </w:tr>
      <w:tr w:rsidR="004F30BD" w:rsidRPr="005F0C60" w14:paraId="2D4AE089" w14:textId="77777777" w:rsidTr="004F30BD">
        <w:trPr>
          <w:trHeight w:val="320"/>
          <w:jc w:val="center"/>
        </w:trPr>
        <w:tc>
          <w:tcPr>
            <w:tcW w:w="1098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536135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rs5758343</w:t>
            </w:r>
          </w:p>
        </w:tc>
        <w:tc>
          <w:tcPr>
            <w:tcW w:w="1187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903E8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22:41816652</w:t>
            </w:r>
          </w:p>
        </w:tc>
        <w:tc>
          <w:tcPr>
            <w:tcW w:w="2086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6BC9A8A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EF-[]-TOB2</w:t>
            </w:r>
          </w:p>
        </w:tc>
        <w:tc>
          <w:tcPr>
            <w:tcW w:w="448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C816883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A</w:t>
            </w:r>
          </w:p>
        </w:tc>
        <w:tc>
          <w:tcPr>
            <w:tcW w:w="496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B935544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T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3AC5E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22</w:t>
            </w:r>
          </w:p>
        </w:tc>
        <w:tc>
          <w:tcPr>
            <w:tcW w:w="571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FC80618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47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9E76E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06</w:t>
            </w:r>
          </w:p>
        </w:tc>
        <w:tc>
          <w:tcPr>
            <w:tcW w:w="776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5442786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4,80E-14</w:t>
            </w:r>
          </w:p>
        </w:tc>
        <w:tc>
          <w:tcPr>
            <w:tcW w:w="16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2AD34F1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</w:p>
        </w:tc>
        <w:tc>
          <w:tcPr>
            <w:tcW w:w="62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9D4E5BB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-0,017</w:t>
            </w:r>
          </w:p>
        </w:tc>
        <w:tc>
          <w:tcPr>
            <w:tcW w:w="572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77E0B27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021</w:t>
            </w:r>
          </w:p>
        </w:tc>
        <w:tc>
          <w:tcPr>
            <w:tcW w:w="619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97EB74E" w14:textId="77777777" w:rsidR="004F30BD" w:rsidRPr="004F30BD" w:rsidRDefault="004F30BD" w:rsidP="004F30BD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</w:pPr>
            <w:r w:rsidRPr="004F30B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sv-SE"/>
              </w:rPr>
              <w:t>0,415</w:t>
            </w:r>
          </w:p>
        </w:tc>
      </w:tr>
    </w:tbl>
    <w:p w14:paraId="7CBE65B7" w14:textId="7C96FD92" w:rsidR="004F30BD" w:rsidRPr="005F0C60" w:rsidRDefault="008E554E" w:rsidP="003F5879">
      <w:pPr>
        <w:spacing w:line="276" w:lineRule="auto"/>
        <w:jc w:val="both"/>
        <w:rPr>
          <w:rFonts w:ascii="Times New Roman" w:hAnsi="Times New Roman" w:cs="Times New Roman"/>
          <w:sz w:val="20"/>
          <w:szCs w:val="16"/>
          <w:lang w:val="en-US"/>
        </w:rPr>
      </w:pPr>
      <w:r>
        <w:rPr>
          <w:rFonts w:ascii="Times New Roman" w:hAnsi="Times New Roman" w:cs="Times New Roman"/>
          <w:sz w:val="20"/>
          <w:szCs w:val="16"/>
          <w:lang w:val="en-US"/>
        </w:rPr>
        <w:t xml:space="preserve">Abbreviations: </w:t>
      </w:r>
      <w:r w:rsidR="004F30BD" w:rsidRPr="005F0C60">
        <w:rPr>
          <w:rFonts w:ascii="Times New Roman" w:hAnsi="Times New Roman" w:cs="Times New Roman"/>
          <w:sz w:val="20"/>
          <w:szCs w:val="16"/>
          <w:lang w:val="en-US"/>
        </w:rPr>
        <w:t>EA, effect allele; EAF, effect allele frequency</w:t>
      </w:r>
      <w:r w:rsidR="00AC6338">
        <w:rPr>
          <w:rFonts w:ascii="Times New Roman" w:hAnsi="Times New Roman" w:cs="Times New Roman"/>
          <w:sz w:val="20"/>
          <w:szCs w:val="16"/>
          <w:lang w:val="en-US"/>
        </w:rPr>
        <w:t xml:space="preserve"> in European</w:t>
      </w:r>
      <w:r w:rsidR="00AC6338" w:rsidRPr="00AC6338">
        <w:rPr>
          <w:rFonts w:ascii="Times New Roman" w:hAnsi="Times New Roman" w:cs="Times New Roman"/>
          <w:sz w:val="20"/>
          <w:szCs w:val="16"/>
          <w:lang w:val="en-US"/>
        </w:rPr>
        <w:t xml:space="preserve"> populations of the 1000 Genomes Project.</w:t>
      </w:r>
      <w:r w:rsidR="004F30BD" w:rsidRPr="005F0C60">
        <w:rPr>
          <w:rFonts w:ascii="Times New Roman" w:hAnsi="Times New Roman" w:cs="Times New Roman"/>
          <w:sz w:val="20"/>
          <w:szCs w:val="16"/>
          <w:lang w:val="en-US"/>
        </w:rPr>
        <w:t>; OA, other allele; SE, standard error.</w:t>
      </w:r>
    </w:p>
    <w:p w14:paraId="64684C50" w14:textId="77777777" w:rsidR="00F122AE" w:rsidRPr="005F0C60" w:rsidRDefault="00F122AE" w:rsidP="003F5879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A13261F" w14:textId="77777777" w:rsidR="00F122AE" w:rsidRDefault="00F122AE" w:rsidP="003F5879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78ABB41" w14:textId="77777777" w:rsidR="008E554E" w:rsidRPr="005F0C60" w:rsidRDefault="008E554E" w:rsidP="003F5879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F502B3F" w14:textId="1063CC94" w:rsidR="000C0861" w:rsidRPr="005F0C60" w:rsidRDefault="00F122AE" w:rsidP="00F122AE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  <w:r w:rsidRPr="005F0C60"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2F04ED4B" wp14:editId="6B101E53">
            <wp:extent cx="5719076" cy="4159328"/>
            <wp:effectExtent l="0" t="0" r="0" b="6350"/>
            <wp:docPr id="2" name="Bildobjekt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2125" cy="4168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14A86" w14:textId="041D6367" w:rsidR="00F122AE" w:rsidRPr="008E554E" w:rsidRDefault="00F122AE" w:rsidP="00F122AE">
      <w:pPr>
        <w:spacing w:line="276" w:lineRule="auto"/>
        <w:jc w:val="both"/>
        <w:rPr>
          <w:rFonts w:ascii="Times New Roman" w:hAnsi="Times New Roman" w:cs="Times New Roman"/>
          <w:color w:val="000000" w:themeColor="text1"/>
          <w:sz w:val="22"/>
          <w:lang w:val="en-US"/>
        </w:rPr>
      </w:pPr>
      <w:r w:rsidRPr="008E554E">
        <w:rPr>
          <w:rFonts w:ascii="Times New Roman" w:hAnsi="Times New Roman" w:cs="Times New Roman"/>
          <w:b/>
          <w:sz w:val="22"/>
          <w:lang w:val="en-US"/>
        </w:rPr>
        <w:t xml:space="preserve">Supplementary Figure 1. </w:t>
      </w:r>
      <w:r w:rsidRPr="008E554E">
        <w:rPr>
          <w:rFonts w:ascii="Times New Roman" w:hAnsi="Times New Roman" w:cs="Times New Roman"/>
          <w:sz w:val="22"/>
          <w:lang w:val="en-US"/>
        </w:rPr>
        <w:t>Scatter plot of the</w:t>
      </w:r>
      <w:r w:rsidRPr="008E554E">
        <w:rPr>
          <w:rFonts w:ascii="Times New Roman" w:hAnsi="Times New Roman" w:cs="Times New Roman"/>
          <w:b/>
          <w:sz w:val="22"/>
          <w:lang w:val="en-US"/>
        </w:rPr>
        <w:t xml:space="preserve"> 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associations </w:t>
      </w:r>
      <w:r w:rsidR="00375905">
        <w:rPr>
          <w:rFonts w:ascii="Times New Roman" w:hAnsi="Times New Roman" w:cs="Times New Roman"/>
          <w:color w:val="000000" w:themeColor="text1"/>
          <w:sz w:val="22"/>
          <w:lang w:val="en-US"/>
        </w:rPr>
        <w:t>of</w:t>
      </w:r>
      <w:r w:rsidR="000C0861"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the </w:t>
      </w:r>
      <w:r w:rsidR="000C0861" w:rsidRPr="008E554E">
        <w:rPr>
          <w:rFonts w:ascii="Times New Roman" w:hAnsi="Times New Roman" w:cs="Times New Roman"/>
          <w:sz w:val="22"/>
          <w:lang w:val="en-US"/>
        </w:rPr>
        <w:t>single nucleotide polymorphisms (SNPs)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</w:t>
      </w:r>
      <w:r w:rsidR="00375905">
        <w:rPr>
          <w:rFonts w:ascii="Times New Roman" w:hAnsi="Times New Roman" w:cs="Times New Roman"/>
          <w:color w:val="000000" w:themeColor="text1"/>
          <w:sz w:val="22"/>
          <w:lang w:val="en-US"/>
        </w:rPr>
        <w:t>with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any allergic disease and COVID-19 susceptibility. The solid line and grey area represent the inverse variance weighted estimate and </w:t>
      </w:r>
      <w:r w:rsidR="00EB6A96"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>its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95% confidence interval. </w:t>
      </w:r>
    </w:p>
    <w:p w14:paraId="68218367" w14:textId="77777777" w:rsidR="00F122AE" w:rsidRPr="005F0C60" w:rsidRDefault="00F122AE" w:rsidP="003F5879">
      <w:pPr>
        <w:spacing w:line="276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7AB349AB" w14:textId="77777777" w:rsidR="00996539" w:rsidRPr="005F0C60" w:rsidRDefault="00996539" w:rsidP="00094846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9FCFA8F" w14:textId="4F852992" w:rsidR="00B4753B" w:rsidRPr="005F0C60" w:rsidRDefault="00B4753B" w:rsidP="00094846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  <w:r w:rsidRPr="005F0C60">
        <w:rPr>
          <w:rFonts w:ascii="Times New Roman" w:hAnsi="Times New Roman" w:cs="Times New Roman"/>
          <w:b/>
          <w:lang w:val="en-US"/>
        </w:rPr>
        <w:t>Genetic instruments for specific allergic diseases</w:t>
      </w:r>
      <w:r w:rsidR="003F5879" w:rsidRPr="005F0C60">
        <w:rPr>
          <w:rFonts w:ascii="Times New Roman" w:hAnsi="Times New Roman" w:cs="Times New Roman"/>
          <w:b/>
          <w:lang w:val="en-US"/>
        </w:rPr>
        <w:t xml:space="preserve"> and associations with COVID-19</w:t>
      </w:r>
    </w:p>
    <w:p w14:paraId="5D1E146C" w14:textId="6886698B" w:rsidR="004C4973" w:rsidRPr="005F0C60" w:rsidRDefault="00B4753B" w:rsidP="00094846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  <w:r w:rsidRPr="005F0C60">
        <w:rPr>
          <w:rFonts w:ascii="Times New Roman" w:hAnsi="Times New Roman" w:cs="Times New Roman"/>
          <w:lang w:val="en-US"/>
        </w:rPr>
        <w:t xml:space="preserve">In </w:t>
      </w:r>
      <w:r w:rsidR="00C362A4" w:rsidRPr="005F0C60">
        <w:rPr>
          <w:rFonts w:ascii="Times New Roman" w:hAnsi="Times New Roman" w:cs="Times New Roman"/>
          <w:lang w:val="en-US"/>
        </w:rPr>
        <w:t xml:space="preserve">secondary </w:t>
      </w:r>
      <w:r w:rsidRPr="005F0C60">
        <w:rPr>
          <w:rFonts w:ascii="Times New Roman" w:hAnsi="Times New Roman" w:cs="Times New Roman"/>
          <w:lang w:val="en-US"/>
        </w:rPr>
        <w:t xml:space="preserve">analyses, we </w:t>
      </w:r>
      <w:r w:rsidR="0078530E" w:rsidRPr="005F0C60">
        <w:rPr>
          <w:rFonts w:ascii="Times New Roman" w:hAnsi="Times New Roman" w:cs="Times New Roman"/>
          <w:lang w:val="en-US"/>
        </w:rPr>
        <w:t>constructed genetic instruments consisting of</w:t>
      </w:r>
      <w:r w:rsidRPr="005F0C60">
        <w:rPr>
          <w:rFonts w:ascii="Times New Roman" w:hAnsi="Times New Roman" w:cs="Times New Roman"/>
          <w:lang w:val="en-US"/>
        </w:rPr>
        <w:t xml:space="preserve"> </w:t>
      </w:r>
      <w:r w:rsidR="00C362A4" w:rsidRPr="005F0C60">
        <w:rPr>
          <w:rFonts w:ascii="Times New Roman" w:hAnsi="Times New Roman" w:cs="Times New Roman"/>
          <w:lang w:val="en-US"/>
        </w:rPr>
        <w:t xml:space="preserve">uncorrelated </w:t>
      </w:r>
      <w:r w:rsidR="0078530E" w:rsidRPr="005F0C60">
        <w:rPr>
          <w:rFonts w:ascii="Times New Roman" w:hAnsi="Times New Roman" w:cs="Times New Roman"/>
          <w:lang w:val="en-US"/>
        </w:rPr>
        <w:t>single nucleotide polymorphisms</w:t>
      </w:r>
      <w:r w:rsidRPr="005F0C60">
        <w:rPr>
          <w:rFonts w:ascii="Times New Roman" w:hAnsi="Times New Roman" w:cs="Times New Roman"/>
          <w:lang w:val="en-US"/>
        </w:rPr>
        <w:t xml:space="preserve"> associated with </w:t>
      </w:r>
      <w:r w:rsidR="00094846" w:rsidRPr="005F0C60">
        <w:rPr>
          <w:rFonts w:ascii="Times New Roman" w:hAnsi="Times New Roman" w:cs="Times New Roman"/>
          <w:lang w:val="en-US"/>
        </w:rPr>
        <w:t>each</w:t>
      </w:r>
      <w:r w:rsidR="00B064C2" w:rsidRPr="005F0C60">
        <w:rPr>
          <w:rFonts w:ascii="Times New Roman" w:hAnsi="Times New Roman" w:cs="Times New Roman"/>
          <w:lang w:val="en-US"/>
        </w:rPr>
        <w:t xml:space="preserve"> specific allergic disease</w:t>
      </w:r>
      <w:r w:rsidR="0078530E" w:rsidRPr="005F0C60">
        <w:rPr>
          <w:rFonts w:ascii="Times New Roman" w:hAnsi="Times New Roman" w:cs="Times New Roman"/>
          <w:lang w:val="en-US"/>
        </w:rPr>
        <w:t xml:space="preserve"> </w:t>
      </w:r>
      <w:r w:rsidR="00C362A4" w:rsidRPr="005F0C60">
        <w:rPr>
          <w:rFonts w:ascii="Times New Roman" w:hAnsi="Times New Roman" w:cs="Times New Roman"/>
          <w:lang w:val="en-US"/>
        </w:rPr>
        <w:t xml:space="preserve">at </w:t>
      </w:r>
      <w:r w:rsidR="00F122AE" w:rsidRPr="005F0C60">
        <w:rPr>
          <w:rFonts w:ascii="Times New Roman" w:hAnsi="Times New Roman" w:cs="Times New Roman"/>
          <w:lang w:val="en-US"/>
        </w:rPr>
        <w:t xml:space="preserve">the </w:t>
      </w:r>
      <w:r w:rsidR="00C362A4" w:rsidRPr="005F0C60">
        <w:rPr>
          <w:rFonts w:ascii="Times New Roman" w:hAnsi="Times New Roman" w:cs="Times New Roman"/>
          <w:color w:val="000000" w:themeColor="text1"/>
          <w:lang w:val="en-US"/>
        </w:rPr>
        <w:t xml:space="preserve">genome-wide significance </w:t>
      </w:r>
      <w:r w:rsidR="00F122AE" w:rsidRPr="005F0C60">
        <w:rPr>
          <w:rFonts w:ascii="Times New Roman" w:hAnsi="Times New Roman" w:cs="Times New Roman"/>
          <w:color w:val="000000" w:themeColor="text1"/>
          <w:lang w:val="en-US"/>
        </w:rPr>
        <w:t xml:space="preserve">level </w:t>
      </w:r>
      <w:r w:rsidR="00C362A4" w:rsidRPr="005F0C60">
        <w:rPr>
          <w:rFonts w:ascii="Times New Roman" w:hAnsi="Times New Roman" w:cs="Times New Roman"/>
          <w:lang w:val="en-US"/>
        </w:rPr>
        <w:t>(</w:t>
      </w:r>
      <w:r w:rsidR="00C362A4" w:rsidRPr="005F0C60">
        <w:rPr>
          <w:rFonts w:ascii="Times New Roman" w:hAnsi="Times New Roman" w:cs="Times New Roman"/>
          <w:i/>
          <w:lang w:val="en-US"/>
        </w:rPr>
        <w:t>P</w:t>
      </w:r>
      <w:r w:rsidR="00C362A4" w:rsidRPr="005F0C60">
        <w:rPr>
          <w:rFonts w:ascii="Times New Roman" w:hAnsi="Times New Roman" w:cs="Times New Roman"/>
          <w:lang w:val="en-US"/>
        </w:rPr>
        <w:t> &lt;5×10</w:t>
      </w:r>
      <w:r w:rsidR="00C362A4" w:rsidRPr="005F0C60">
        <w:rPr>
          <w:rFonts w:ascii="Times New Roman" w:hAnsi="Times New Roman" w:cs="Times New Roman"/>
          <w:vertAlign w:val="superscript"/>
          <w:lang w:val="en-US"/>
        </w:rPr>
        <w:t>-</w:t>
      </w:r>
      <w:r w:rsidR="00C362A4" w:rsidRPr="005F0C60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8</w:t>
      </w:r>
      <w:r w:rsidR="00C362A4" w:rsidRPr="005F0C60">
        <w:rPr>
          <w:rFonts w:ascii="Times New Roman" w:hAnsi="Times New Roman" w:cs="Times New Roman"/>
          <w:color w:val="000000" w:themeColor="text1"/>
          <w:lang w:val="en-US"/>
        </w:rPr>
        <w:t xml:space="preserve">) </w:t>
      </w:r>
      <w:r w:rsidR="0078530E" w:rsidRPr="005F0C60">
        <w:rPr>
          <w:rFonts w:ascii="Times New Roman" w:hAnsi="Times New Roman" w:cs="Times New Roman"/>
          <w:lang w:val="en-US"/>
        </w:rPr>
        <w:t xml:space="preserve">in published large-scale </w:t>
      </w:r>
      <w:r w:rsidR="00B064C2" w:rsidRPr="005F0C60">
        <w:rPr>
          <w:rFonts w:ascii="Times New Roman" w:hAnsi="Times New Roman" w:cs="Times New Roman"/>
          <w:lang w:val="en-US"/>
        </w:rPr>
        <w:t>studies</w:t>
      </w:r>
      <w:r w:rsidR="005F09DA" w:rsidRPr="005F0C60">
        <w:rPr>
          <w:rFonts w:ascii="Times New Roman" w:hAnsi="Times New Roman" w:cs="Times New Roman"/>
          <w:lang w:val="en-US"/>
        </w:rPr>
        <w:t>,</w:t>
      </w:r>
      <w:r w:rsidRPr="005F0C60">
        <w:rPr>
          <w:rFonts w:ascii="Times New Roman" w:hAnsi="Times New Roman" w:cs="Times New Roman"/>
          <w:lang w:val="en-US"/>
        </w:rPr>
        <w:t xml:space="preserve"> </w:t>
      </w:r>
      <w:r w:rsidR="004A431D" w:rsidRPr="005F0C60">
        <w:rPr>
          <w:rFonts w:ascii="Times New Roman" w:hAnsi="Times New Roman" w:cs="Times New Roman"/>
          <w:lang w:val="en-US"/>
        </w:rPr>
        <w:t xml:space="preserve">including: 1) a meta-analysis of 18 </w:t>
      </w:r>
      <w:r w:rsidR="00B064C2" w:rsidRPr="005F0C60">
        <w:rPr>
          <w:rFonts w:ascii="Times New Roman" w:hAnsi="Times New Roman" w:cs="Times New Roman"/>
          <w:lang w:val="en-US"/>
        </w:rPr>
        <w:t xml:space="preserve">genome-wide association studies </w:t>
      </w:r>
      <w:r w:rsidR="00E649D9" w:rsidRPr="005F0C60">
        <w:rPr>
          <w:rFonts w:ascii="Times New Roman" w:hAnsi="Times New Roman" w:cs="Times New Roman"/>
          <w:lang w:val="en-US"/>
        </w:rPr>
        <w:t xml:space="preserve">for </w:t>
      </w:r>
      <w:r w:rsidR="00B064C2" w:rsidRPr="005F0C60">
        <w:rPr>
          <w:rFonts w:ascii="Times New Roman" w:hAnsi="Times New Roman" w:cs="Times New Roman"/>
          <w:lang w:val="en-US"/>
        </w:rPr>
        <w:t xml:space="preserve">allergic rhinitis </w:t>
      </w:r>
      <w:r w:rsidR="004A431D" w:rsidRPr="005F0C60">
        <w:rPr>
          <w:rFonts w:ascii="Times New Roman" w:hAnsi="Times New Roman" w:cs="Times New Roman"/>
          <w:lang w:val="en-US"/>
        </w:rPr>
        <w:t xml:space="preserve">(including </w:t>
      </w:r>
      <w:r w:rsidR="00B37A6E" w:rsidRPr="005F0C60">
        <w:rPr>
          <w:rFonts w:ascii="Times New Roman" w:hAnsi="Times New Roman" w:cs="Times New Roman"/>
          <w:lang w:val="en-US"/>
        </w:rPr>
        <w:t>212 120 individuals [</w:t>
      </w:r>
      <w:r w:rsidR="004A431D" w:rsidRPr="005F0C60">
        <w:rPr>
          <w:rFonts w:ascii="Times New Roman" w:hAnsi="Times New Roman" w:cs="Times New Roman"/>
          <w:lang w:val="en-US"/>
        </w:rPr>
        <w:t xml:space="preserve">59 762 </w:t>
      </w:r>
      <w:r w:rsidR="00B37A6E" w:rsidRPr="005F0C60">
        <w:rPr>
          <w:rFonts w:ascii="Times New Roman" w:hAnsi="Times New Roman" w:cs="Times New Roman"/>
          <w:lang w:val="en-US"/>
        </w:rPr>
        <w:t>cases and 152 </w:t>
      </w:r>
      <w:r w:rsidR="004A431D" w:rsidRPr="005F0C60">
        <w:rPr>
          <w:rFonts w:ascii="Times New Roman" w:hAnsi="Times New Roman" w:cs="Times New Roman"/>
          <w:lang w:val="en-US"/>
        </w:rPr>
        <w:t>358 controls</w:t>
      </w:r>
      <w:r w:rsidR="00B37A6E" w:rsidRPr="005F0C60">
        <w:rPr>
          <w:rFonts w:ascii="Times New Roman" w:hAnsi="Times New Roman" w:cs="Times New Roman"/>
          <w:lang w:val="en-US"/>
        </w:rPr>
        <w:t>]</w:t>
      </w:r>
      <w:r w:rsidR="004A431D" w:rsidRPr="005F0C60">
        <w:rPr>
          <w:rFonts w:ascii="Times New Roman" w:hAnsi="Times New Roman" w:cs="Times New Roman"/>
          <w:lang w:val="en-US"/>
        </w:rPr>
        <w:t>);</w:t>
      </w:r>
      <w:r w:rsidR="004A431D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XYWFnZTwvQXV0aG9yPjxZZWFyPjIwMTg8L1llYXI+PFJl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 </w:instrText>
      </w:r>
      <w:r w:rsidR="00094846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XYWFnZTwvQXV0aG9yPjxZZWFyPjIwMTg8L1llYXI+PFJl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94846" w:rsidRPr="005F0C60">
        <w:rPr>
          <w:rFonts w:ascii="Times New Roman" w:hAnsi="Times New Roman" w:cs="Times New Roman"/>
          <w:lang w:val="en-US"/>
        </w:rPr>
      </w:r>
      <w:r w:rsidR="00094846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</w:r>
      <w:r w:rsidR="004A431D" w:rsidRPr="005F0C60">
        <w:rPr>
          <w:rFonts w:ascii="Times New Roman" w:hAnsi="Times New Roman" w:cs="Times New Roman"/>
          <w:lang w:val="en-US"/>
        </w:rPr>
        <w:fldChar w:fldCharType="separate"/>
      </w:r>
      <w:r w:rsidR="00094846" w:rsidRPr="005F0C60">
        <w:rPr>
          <w:rFonts w:ascii="Times New Roman" w:hAnsi="Times New Roman" w:cs="Times New Roman"/>
          <w:vertAlign w:val="superscript"/>
          <w:lang w:val="en-US"/>
        </w:rPr>
        <w:t>1</w:t>
      </w:r>
      <w:r w:rsidR="004A431D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  <w:t xml:space="preserve"> 2) a meta-analysis of 22 </w:t>
      </w:r>
      <w:r w:rsidR="00B064C2" w:rsidRPr="005F0C60">
        <w:rPr>
          <w:rFonts w:ascii="Times New Roman" w:hAnsi="Times New Roman" w:cs="Times New Roman"/>
          <w:lang w:val="en-US"/>
        </w:rPr>
        <w:t xml:space="preserve">genome-wide association studies </w:t>
      </w:r>
      <w:r w:rsidR="00E649D9" w:rsidRPr="005F0C60">
        <w:rPr>
          <w:rFonts w:ascii="Times New Roman" w:hAnsi="Times New Roman" w:cs="Times New Roman"/>
          <w:lang w:val="en-US"/>
        </w:rPr>
        <w:t xml:space="preserve">for </w:t>
      </w:r>
      <w:r w:rsidR="00507DF5" w:rsidRPr="005F0C60">
        <w:rPr>
          <w:rFonts w:ascii="Times New Roman" w:hAnsi="Times New Roman" w:cs="Times New Roman"/>
          <w:lang w:val="en-US"/>
        </w:rPr>
        <w:t xml:space="preserve">atopic dermatitis </w:t>
      </w:r>
      <w:r w:rsidR="00B064C2" w:rsidRPr="005F0C60">
        <w:rPr>
          <w:rFonts w:ascii="Times New Roman" w:hAnsi="Times New Roman" w:cs="Times New Roman"/>
          <w:lang w:val="en-US"/>
        </w:rPr>
        <w:t>(</w:t>
      </w:r>
      <w:r w:rsidR="00B37A6E" w:rsidRPr="005F0C60">
        <w:rPr>
          <w:rFonts w:ascii="Times New Roman" w:hAnsi="Times New Roman" w:cs="Times New Roman"/>
          <w:lang w:val="en-US"/>
        </w:rPr>
        <w:t>including up to</w:t>
      </w:r>
      <w:r w:rsidR="00B064C2" w:rsidRPr="005F0C60">
        <w:rPr>
          <w:rFonts w:ascii="Times New Roman" w:hAnsi="Times New Roman" w:cs="Times New Roman"/>
          <w:lang w:val="en-US"/>
        </w:rPr>
        <w:t xml:space="preserve"> </w:t>
      </w:r>
      <w:r w:rsidR="00B37A6E" w:rsidRPr="005F0C60">
        <w:rPr>
          <w:rFonts w:ascii="Times New Roman" w:hAnsi="Times New Roman" w:cs="Times New Roman"/>
          <w:lang w:val="en-US"/>
        </w:rPr>
        <w:t>103 066 individuals of European ancestry)</w:t>
      </w:r>
      <w:r w:rsidR="004A431D" w:rsidRPr="005F0C60">
        <w:rPr>
          <w:rFonts w:ascii="Times New Roman" w:hAnsi="Times New Roman" w:cs="Times New Roman"/>
          <w:lang w:val="en-US"/>
        </w:rPr>
        <w:t>;</w:t>
      </w:r>
      <w:r w:rsidR="004A431D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Rlcm5vc3RlcjwvQXV0aG9yPjxZZWFyPjIwMTU8L1ll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 </w:instrText>
      </w:r>
      <w:r w:rsidR="00094846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Rlcm5vc3RlcjwvQXV0aG9yPjxZZWFyPjIwMTU8L1ll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94846" w:rsidRPr="005F0C60">
        <w:rPr>
          <w:rFonts w:ascii="Times New Roman" w:hAnsi="Times New Roman" w:cs="Times New Roman"/>
          <w:lang w:val="en-US"/>
        </w:rPr>
      </w:r>
      <w:r w:rsidR="00094846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</w:r>
      <w:r w:rsidR="004A431D" w:rsidRPr="005F0C60">
        <w:rPr>
          <w:rFonts w:ascii="Times New Roman" w:hAnsi="Times New Roman" w:cs="Times New Roman"/>
          <w:lang w:val="en-US"/>
        </w:rPr>
        <w:fldChar w:fldCharType="separate"/>
      </w:r>
      <w:r w:rsidR="00094846" w:rsidRPr="005F0C60">
        <w:rPr>
          <w:rFonts w:ascii="Times New Roman" w:hAnsi="Times New Roman" w:cs="Times New Roman"/>
          <w:vertAlign w:val="superscript"/>
          <w:lang w:val="en-US"/>
        </w:rPr>
        <w:t>2</w:t>
      </w:r>
      <w:r w:rsidR="004A431D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  <w:t xml:space="preserve"> and 3) a </w:t>
      </w:r>
      <w:r w:rsidR="00B064C2" w:rsidRPr="005F0C60">
        <w:rPr>
          <w:rFonts w:ascii="Times New Roman" w:hAnsi="Times New Roman" w:cs="Times New Roman"/>
          <w:lang w:val="en-US"/>
        </w:rPr>
        <w:t xml:space="preserve">genome-wide association </w:t>
      </w:r>
      <w:r w:rsidR="004A431D" w:rsidRPr="005F0C60">
        <w:rPr>
          <w:rFonts w:ascii="Times New Roman" w:hAnsi="Times New Roman" w:cs="Times New Roman"/>
          <w:lang w:val="en-US"/>
        </w:rPr>
        <w:t xml:space="preserve">analysis </w:t>
      </w:r>
      <w:r w:rsidR="00E649D9" w:rsidRPr="005F0C60">
        <w:rPr>
          <w:rFonts w:ascii="Times New Roman" w:hAnsi="Times New Roman" w:cs="Times New Roman"/>
          <w:lang w:val="en-US"/>
        </w:rPr>
        <w:t>for</w:t>
      </w:r>
      <w:r w:rsidR="00507DF5" w:rsidRPr="005F0C60">
        <w:rPr>
          <w:rFonts w:ascii="Times New Roman" w:hAnsi="Times New Roman" w:cs="Times New Roman"/>
          <w:lang w:val="en-US"/>
        </w:rPr>
        <w:t xml:space="preserve"> asthma</w:t>
      </w:r>
      <w:r w:rsidR="00C362A4" w:rsidRPr="005F0C60">
        <w:rPr>
          <w:rFonts w:ascii="Times New Roman" w:hAnsi="Times New Roman" w:cs="Times New Roman"/>
          <w:lang w:val="en-US"/>
        </w:rPr>
        <w:t xml:space="preserve"> in the UK Biobank</w:t>
      </w:r>
      <w:r w:rsidR="00507DF5" w:rsidRPr="005F0C60">
        <w:rPr>
          <w:rFonts w:ascii="Times New Roman" w:hAnsi="Times New Roman" w:cs="Times New Roman"/>
          <w:lang w:val="en-US"/>
        </w:rPr>
        <w:t xml:space="preserve"> </w:t>
      </w:r>
      <w:r w:rsidR="004A431D" w:rsidRPr="005F0C60">
        <w:rPr>
          <w:rFonts w:ascii="Times New Roman" w:hAnsi="Times New Roman" w:cs="Times New Roman"/>
          <w:lang w:val="en-US"/>
        </w:rPr>
        <w:t xml:space="preserve">(including </w:t>
      </w:r>
      <w:r w:rsidR="00B37A6E" w:rsidRPr="005F0C60">
        <w:rPr>
          <w:rFonts w:ascii="Times New Roman" w:hAnsi="Times New Roman" w:cs="Times New Roman"/>
          <w:lang w:val="en-US"/>
        </w:rPr>
        <w:t>393 859 individuals [</w:t>
      </w:r>
      <w:r w:rsidR="004A431D" w:rsidRPr="005F0C60">
        <w:rPr>
          <w:rFonts w:ascii="Times New Roman" w:hAnsi="Times New Roman" w:cs="Times New Roman"/>
          <w:lang w:val="en-US"/>
        </w:rPr>
        <w:t>64</w:t>
      </w:r>
      <w:r w:rsidR="00B37A6E" w:rsidRPr="005F0C60">
        <w:rPr>
          <w:rFonts w:ascii="Times New Roman" w:hAnsi="Times New Roman" w:cs="Times New Roman"/>
          <w:lang w:val="en-US"/>
        </w:rPr>
        <w:t> 538 asthma cases and 329 </w:t>
      </w:r>
      <w:r w:rsidR="004A431D" w:rsidRPr="005F0C60">
        <w:rPr>
          <w:rFonts w:ascii="Times New Roman" w:hAnsi="Times New Roman" w:cs="Times New Roman"/>
          <w:lang w:val="en-US"/>
        </w:rPr>
        <w:t>321 controls</w:t>
      </w:r>
      <w:r w:rsidR="00B37A6E" w:rsidRPr="005F0C60">
        <w:rPr>
          <w:rFonts w:ascii="Times New Roman" w:hAnsi="Times New Roman" w:cs="Times New Roman"/>
          <w:lang w:val="en-US"/>
        </w:rPr>
        <w:t>]</w:t>
      </w:r>
      <w:r w:rsidR="004A431D" w:rsidRPr="005F0C60">
        <w:rPr>
          <w:rFonts w:ascii="Times New Roman" w:hAnsi="Times New Roman" w:cs="Times New Roman"/>
          <w:lang w:val="en-US"/>
        </w:rPr>
        <w:t>).</w:t>
      </w:r>
      <w:r w:rsidR="004A431D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W48L0F1dGhvcj48WWVhcj4yMDIwPC9ZZWFyPjxSZWNO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=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 </w:instrText>
      </w:r>
      <w:r w:rsidR="00094846" w:rsidRPr="005F0C6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W48L0F1dGhvcj48WWVhcj4yMDIwPC9ZZWFyPjxSZWNO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=
</w:fldData>
        </w:fldChar>
      </w:r>
      <w:r w:rsidR="00094846" w:rsidRPr="005F0C6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94846" w:rsidRPr="005F0C60">
        <w:rPr>
          <w:rFonts w:ascii="Times New Roman" w:hAnsi="Times New Roman" w:cs="Times New Roman"/>
          <w:lang w:val="en-US"/>
        </w:rPr>
      </w:r>
      <w:r w:rsidR="00094846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</w:r>
      <w:r w:rsidR="004A431D" w:rsidRPr="005F0C60">
        <w:rPr>
          <w:rFonts w:ascii="Times New Roman" w:hAnsi="Times New Roman" w:cs="Times New Roman"/>
          <w:lang w:val="en-US"/>
        </w:rPr>
        <w:fldChar w:fldCharType="separate"/>
      </w:r>
      <w:r w:rsidR="00094846" w:rsidRPr="005F0C60">
        <w:rPr>
          <w:rFonts w:ascii="Times New Roman" w:hAnsi="Times New Roman" w:cs="Times New Roman"/>
          <w:vertAlign w:val="superscript"/>
          <w:lang w:val="en-US"/>
        </w:rPr>
        <w:t>3</w:t>
      </w:r>
      <w:r w:rsidR="004A431D" w:rsidRPr="005F0C60">
        <w:rPr>
          <w:rFonts w:ascii="Times New Roman" w:hAnsi="Times New Roman" w:cs="Times New Roman"/>
          <w:lang w:val="en-US"/>
        </w:rPr>
        <w:fldChar w:fldCharType="end"/>
      </w:r>
      <w:r w:rsidR="004A431D" w:rsidRPr="005F0C60">
        <w:rPr>
          <w:rFonts w:ascii="Times New Roman" w:hAnsi="Times New Roman" w:cs="Times New Roman"/>
          <w:lang w:val="en-US"/>
        </w:rPr>
        <w:t xml:space="preserve"> </w:t>
      </w:r>
      <w:r w:rsidR="00094846" w:rsidRPr="005F0C60">
        <w:rPr>
          <w:rFonts w:ascii="Times New Roman" w:hAnsi="Times New Roman" w:cs="Times New Roman"/>
          <w:lang w:val="en-US"/>
        </w:rPr>
        <w:t xml:space="preserve">Results are shown in Supplementary Figure </w:t>
      </w:r>
      <w:r w:rsidR="00F122AE" w:rsidRPr="005F0C60">
        <w:rPr>
          <w:rFonts w:ascii="Times New Roman" w:hAnsi="Times New Roman" w:cs="Times New Roman"/>
          <w:lang w:val="en-US"/>
        </w:rPr>
        <w:t>2</w:t>
      </w:r>
      <w:r w:rsidR="00094846" w:rsidRPr="005F0C60">
        <w:rPr>
          <w:rFonts w:ascii="Times New Roman" w:hAnsi="Times New Roman" w:cs="Times New Roman"/>
          <w:lang w:val="en-US"/>
        </w:rPr>
        <w:t xml:space="preserve"> below.</w:t>
      </w:r>
      <w:r w:rsidR="00E649D9" w:rsidRPr="005F0C60">
        <w:rPr>
          <w:rFonts w:ascii="Times New Roman" w:hAnsi="Times New Roman" w:cs="Times New Roman"/>
          <w:lang w:val="en-US"/>
        </w:rPr>
        <w:t xml:space="preserve"> </w:t>
      </w:r>
    </w:p>
    <w:p w14:paraId="0808EC6D" w14:textId="77777777" w:rsidR="004A221A" w:rsidRPr="005F0C60" w:rsidRDefault="004A221A" w:rsidP="00094846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</w:p>
    <w:p w14:paraId="0B0F6999" w14:textId="57247AF1" w:rsidR="00094846" w:rsidRPr="005F0C60" w:rsidRDefault="00177D92" w:rsidP="00094846">
      <w:pPr>
        <w:spacing w:line="276" w:lineRule="auto"/>
        <w:jc w:val="both"/>
        <w:rPr>
          <w:rFonts w:ascii="Times New Roman" w:hAnsi="Times New Roman" w:cs="Times New Roman"/>
          <w:lang w:val="en-US"/>
        </w:rPr>
      </w:pPr>
      <w:r w:rsidRPr="00177D92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D8D61F8" wp14:editId="65C8665E">
            <wp:extent cx="5756910" cy="3919855"/>
            <wp:effectExtent l="0" t="0" r="8890" b="0"/>
            <wp:docPr id="1" name="Bildobjekt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919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C0FE6" w14:textId="77777777" w:rsidR="00177D92" w:rsidRDefault="00177D92" w:rsidP="00094846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7170246" w14:textId="2F340976" w:rsidR="00094846" w:rsidRPr="008E554E" w:rsidRDefault="00094846" w:rsidP="00094846">
      <w:pPr>
        <w:spacing w:line="276" w:lineRule="auto"/>
        <w:jc w:val="both"/>
        <w:rPr>
          <w:rFonts w:ascii="Times New Roman" w:hAnsi="Times New Roman" w:cs="Times New Roman"/>
          <w:color w:val="000000" w:themeColor="text1"/>
          <w:sz w:val="22"/>
          <w:lang w:val="en-US"/>
        </w:rPr>
      </w:pPr>
      <w:r w:rsidRPr="008E554E">
        <w:rPr>
          <w:rFonts w:ascii="Times New Roman" w:hAnsi="Times New Roman" w:cs="Times New Roman"/>
          <w:b/>
          <w:sz w:val="22"/>
          <w:lang w:val="en-US"/>
        </w:rPr>
        <w:t xml:space="preserve">Supplementary Figure </w:t>
      </w:r>
      <w:r w:rsidR="003F5879" w:rsidRPr="008E554E">
        <w:rPr>
          <w:rFonts w:ascii="Times New Roman" w:hAnsi="Times New Roman" w:cs="Times New Roman"/>
          <w:b/>
          <w:sz w:val="22"/>
          <w:lang w:val="en-US"/>
        </w:rPr>
        <w:t>2</w:t>
      </w:r>
      <w:r w:rsidRPr="008E554E">
        <w:rPr>
          <w:rFonts w:ascii="Times New Roman" w:hAnsi="Times New Roman" w:cs="Times New Roman"/>
          <w:b/>
          <w:sz w:val="22"/>
          <w:lang w:val="en-US"/>
        </w:rPr>
        <w:t xml:space="preserve">. 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>Associations of genetic predisposition to specific allergic disease</w:t>
      </w:r>
      <w:r w:rsidR="003F5879"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phenotypes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with COVID-19</w:t>
      </w:r>
      <w:r w:rsidR="00375905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 </w:t>
      </w:r>
      <w:r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in Mendelian randomization analyses based on the random-effects inverse variance weighted method. </w:t>
      </w:r>
      <w:r w:rsidR="00375905">
        <w:rPr>
          <w:rFonts w:ascii="Times New Roman" w:hAnsi="Times New Roman" w:cs="Times New Roman"/>
          <w:color w:val="000000" w:themeColor="text1"/>
          <w:sz w:val="22"/>
          <w:lang w:val="en-US"/>
        </w:rPr>
        <w:t xml:space="preserve">OR: </w:t>
      </w:r>
      <w:r w:rsidR="00C362A4" w:rsidRPr="008E554E">
        <w:rPr>
          <w:rFonts w:ascii="Times New Roman" w:hAnsi="Times New Roman" w:cs="Times New Roman"/>
          <w:color w:val="000000" w:themeColor="text1"/>
          <w:sz w:val="22"/>
          <w:lang w:val="en-US"/>
        </w:rPr>
        <w:t>odds ratio; SNPs: single nucleotide polymorphisms.</w:t>
      </w:r>
    </w:p>
    <w:p w14:paraId="7A5BC649" w14:textId="77777777" w:rsidR="00375905" w:rsidRPr="005F0C60" w:rsidRDefault="00375905" w:rsidP="00375905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F393D10" w14:textId="1FEE8773" w:rsidR="00094846" w:rsidRPr="005F0C60" w:rsidRDefault="004C4973" w:rsidP="00094846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  <w:r w:rsidRPr="005F0C60">
        <w:rPr>
          <w:rFonts w:ascii="Times New Roman" w:hAnsi="Times New Roman" w:cs="Times New Roman"/>
          <w:b/>
          <w:lang w:val="en-US"/>
        </w:rPr>
        <w:t>References</w:t>
      </w:r>
    </w:p>
    <w:p w14:paraId="6774B80C" w14:textId="77777777" w:rsidR="00094846" w:rsidRPr="005F0C60" w:rsidRDefault="00094846" w:rsidP="00094846">
      <w:pPr>
        <w:pStyle w:val="EndNoteBibliography"/>
        <w:ind w:left="420" w:hanging="420"/>
        <w:jc w:val="both"/>
        <w:rPr>
          <w:rFonts w:ascii="Times New Roman" w:hAnsi="Times New Roman" w:cs="Times New Roman"/>
        </w:rPr>
      </w:pPr>
      <w:r w:rsidRPr="005F0C60">
        <w:rPr>
          <w:rFonts w:ascii="Times New Roman" w:hAnsi="Times New Roman" w:cs="Times New Roman"/>
          <w:b/>
        </w:rPr>
        <w:fldChar w:fldCharType="begin"/>
      </w:r>
      <w:r w:rsidRPr="005F0C60">
        <w:rPr>
          <w:rFonts w:ascii="Times New Roman" w:hAnsi="Times New Roman" w:cs="Times New Roman"/>
          <w:b/>
        </w:rPr>
        <w:instrText xml:space="preserve"> ADDIN EN.REFLIST </w:instrText>
      </w:r>
      <w:r w:rsidRPr="005F0C60">
        <w:rPr>
          <w:rFonts w:ascii="Times New Roman" w:hAnsi="Times New Roman" w:cs="Times New Roman"/>
          <w:b/>
        </w:rPr>
        <w:fldChar w:fldCharType="separate"/>
      </w:r>
      <w:r w:rsidRPr="005F0C60">
        <w:rPr>
          <w:rFonts w:ascii="Times New Roman" w:hAnsi="Times New Roman" w:cs="Times New Roman"/>
        </w:rPr>
        <w:t>1.</w:t>
      </w:r>
      <w:r w:rsidRPr="005F0C60">
        <w:rPr>
          <w:rFonts w:ascii="Times New Roman" w:hAnsi="Times New Roman" w:cs="Times New Roman"/>
        </w:rPr>
        <w:tab/>
        <w:t xml:space="preserve">Waage J, Standl M, Curtin JA, et al. Genome-wide association and HLA fine-mapping studies identify risk loci and genetic pathways underlying allergic rhinitis. </w:t>
      </w:r>
      <w:r w:rsidRPr="005F0C60">
        <w:rPr>
          <w:rFonts w:ascii="Times New Roman" w:hAnsi="Times New Roman" w:cs="Times New Roman"/>
          <w:i/>
        </w:rPr>
        <w:t xml:space="preserve">Nat Genet. </w:t>
      </w:r>
      <w:r w:rsidRPr="005F0C60">
        <w:rPr>
          <w:rFonts w:ascii="Times New Roman" w:hAnsi="Times New Roman" w:cs="Times New Roman"/>
        </w:rPr>
        <w:t>2018;50(8):1072-1080.</w:t>
      </w:r>
    </w:p>
    <w:p w14:paraId="7B824401" w14:textId="77777777" w:rsidR="00094846" w:rsidRPr="005F0C60" w:rsidRDefault="00094846" w:rsidP="00094846">
      <w:pPr>
        <w:pStyle w:val="EndNoteBibliography"/>
        <w:ind w:left="420" w:hanging="420"/>
        <w:jc w:val="both"/>
        <w:rPr>
          <w:rFonts w:ascii="Times New Roman" w:hAnsi="Times New Roman" w:cs="Times New Roman"/>
        </w:rPr>
      </w:pPr>
      <w:r w:rsidRPr="005F0C60">
        <w:rPr>
          <w:rFonts w:ascii="Times New Roman" w:hAnsi="Times New Roman" w:cs="Times New Roman"/>
        </w:rPr>
        <w:t>2.</w:t>
      </w:r>
      <w:r w:rsidRPr="005F0C60">
        <w:rPr>
          <w:rFonts w:ascii="Times New Roman" w:hAnsi="Times New Roman" w:cs="Times New Roman"/>
        </w:rPr>
        <w:tab/>
        <w:t xml:space="preserve">Paternoster L, Standl M, Waage J, et al. Multi-ancestry genome-wide association study of 21,000 cases and 95,000 controls identifies new risk loci for atopic dermatitis. </w:t>
      </w:r>
      <w:r w:rsidRPr="005F0C60">
        <w:rPr>
          <w:rFonts w:ascii="Times New Roman" w:hAnsi="Times New Roman" w:cs="Times New Roman"/>
          <w:i/>
        </w:rPr>
        <w:t xml:space="preserve">Nat Genet. </w:t>
      </w:r>
      <w:r w:rsidRPr="005F0C60">
        <w:rPr>
          <w:rFonts w:ascii="Times New Roman" w:hAnsi="Times New Roman" w:cs="Times New Roman"/>
        </w:rPr>
        <w:t>2015;47(12):1449-1456.</w:t>
      </w:r>
    </w:p>
    <w:p w14:paraId="575982F1" w14:textId="77777777" w:rsidR="00094846" w:rsidRPr="005F0C60" w:rsidRDefault="00094846" w:rsidP="00094846">
      <w:pPr>
        <w:pStyle w:val="EndNoteBibliography"/>
        <w:ind w:left="420" w:hanging="420"/>
        <w:jc w:val="both"/>
        <w:rPr>
          <w:rFonts w:ascii="Times New Roman" w:hAnsi="Times New Roman" w:cs="Times New Roman"/>
        </w:rPr>
      </w:pPr>
      <w:r w:rsidRPr="005F0C60">
        <w:rPr>
          <w:rFonts w:ascii="Times New Roman" w:hAnsi="Times New Roman" w:cs="Times New Roman"/>
        </w:rPr>
        <w:t>3.</w:t>
      </w:r>
      <w:r w:rsidRPr="005F0C60">
        <w:rPr>
          <w:rFonts w:ascii="Times New Roman" w:hAnsi="Times New Roman" w:cs="Times New Roman"/>
        </w:rPr>
        <w:tab/>
        <w:t xml:space="preserve">Han Y, Jia Q, Jahani PS, et al. Genome-wide analysis highlights contribution of immune system pathways to the genetic architecture of asthma. </w:t>
      </w:r>
      <w:r w:rsidRPr="005F0C60">
        <w:rPr>
          <w:rFonts w:ascii="Times New Roman" w:hAnsi="Times New Roman" w:cs="Times New Roman"/>
          <w:i/>
        </w:rPr>
        <w:t xml:space="preserve">Nat Commun. </w:t>
      </w:r>
      <w:r w:rsidRPr="005F0C60">
        <w:rPr>
          <w:rFonts w:ascii="Times New Roman" w:hAnsi="Times New Roman" w:cs="Times New Roman"/>
        </w:rPr>
        <w:t>2020;11(1):1776.</w:t>
      </w:r>
    </w:p>
    <w:p w14:paraId="10CD3282" w14:textId="062834FB" w:rsidR="004A431D" w:rsidRPr="005F0C60" w:rsidRDefault="00094846" w:rsidP="00094846">
      <w:pPr>
        <w:spacing w:line="276" w:lineRule="auto"/>
        <w:jc w:val="both"/>
        <w:rPr>
          <w:rFonts w:ascii="Times New Roman" w:hAnsi="Times New Roman" w:cs="Times New Roman"/>
          <w:b/>
          <w:lang w:val="en-US"/>
        </w:rPr>
      </w:pPr>
      <w:r w:rsidRPr="005F0C60">
        <w:rPr>
          <w:rFonts w:ascii="Times New Roman" w:hAnsi="Times New Roman" w:cs="Times New Roman"/>
          <w:b/>
          <w:lang w:val="en-US"/>
        </w:rPr>
        <w:fldChar w:fldCharType="end"/>
      </w:r>
    </w:p>
    <w:sectPr w:rsidR="004A431D" w:rsidRPr="005F0C60" w:rsidSect="00676814">
      <w:headerReference w:type="default" r:id="rId8"/>
      <w:footerReference w:type="even" r:id="rId9"/>
      <w:footerReference w:type="default" r:id="rId10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2F4794" w14:textId="77777777" w:rsidR="00303E90" w:rsidRDefault="00303E90" w:rsidP="004C4973">
      <w:r>
        <w:separator/>
      </w:r>
    </w:p>
  </w:endnote>
  <w:endnote w:type="continuationSeparator" w:id="0">
    <w:p w14:paraId="5F4F2E8D" w14:textId="77777777" w:rsidR="00303E90" w:rsidRDefault="00303E90" w:rsidP="004C49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7A64B0" w14:textId="77777777" w:rsidR="00D267A6" w:rsidRDefault="00D267A6" w:rsidP="0051628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0C74A4E" w14:textId="77777777" w:rsidR="00D267A6" w:rsidRDefault="00D267A6" w:rsidP="000C086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5C2C34" w14:textId="77777777" w:rsidR="00D267A6" w:rsidRDefault="00D267A6" w:rsidP="0051628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75905">
      <w:rPr>
        <w:rStyle w:val="PageNumber"/>
        <w:noProof/>
      </w:rPr>
      <w:t>1</w:t>
    </w:r>
    <w:r>
      <w:rPr>
        <w:rStyle w:val="PageNumber"/>
      </w:rPr>
      <w:fldChar w:fldCharType="end"/>
    </w:r>
  </w:p>
  <w:p w14:paraId="62E25823" w14:textId="77777777" w:rsidR="00D267A6" w:rsidRDefault="00D267A6" w:rsidP="000C086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0C94BC6" w14:textId="77777777" w:rsidR="00303E90" w:rsidRDefault="00303E90" w:rsidP="004C4973">
      <w:r>
        <w:separator/>
      </w:r>
    </w:p>
  </w:footnote>
  <w:footnote w:type="continuationSeparator" w:id="0">
    <w:p w14:paraId="47ABD7E9" w14:textId="77777777" w:rsidR="00303E90" w:rsidRDefault="00303E90" w:rsidP="004C497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C78338" w14:textId="3CD82AE7" w:rsidR="00D267A6" w:rsidRPr="004C4973" w:rsidRDefault="00D267A6">
    <w:pPr>
      <w:pStyle w:val="Header"/>
      <w:rPr>
        <w:sz w:val="22"/>
      </w:rPr>
    </w:pPr>
    <w:r w:rsidRPr="004C4973">
      <w:rPr>
        <w:rFonts w:ascii="Times New Roman" w:hAnsi="Times New Roman" w:cs="Times New Roman"/>
        <w:lang w:val="en-US"/>
      </w:rPr>
      <w:t>Supplementar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32"/>
  <w:defaultTabStop w:val="1304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43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9v5a59nrzz20e0v03vtszhrxa2zwafvv5r&quot;&gt;Cardiovascular&lt;record-ids&gt;&lt;item&gt;2500&lt;/item&gt;&lt;item&gt;2501&lt;/item&gt;&lt;item&gt;2502&lt;/item&gt;&lt;/record-ids&gt;&lt;/item&gt;&lt;/Libraries&gt;"/>
  </w:docVars>
  <w:rsids>
    <w:rsidRoot w:val="004A431D"/>
    <w:rsid w:val="00003342"/>
    <w:rsid w:val="00003A38"/>
    <w:rsid w:val="00010F4B"/>
    <w:rsid w:val="0001201B"/>
    <w:rsid w:val="0001224E"/>
    <w:rsid w:val="000175BA"/>
    <w:rsid w:val="00020B9B"/>
    <w:rsid w:val="0002100B"/>
    <w:rsid w:val="00026095"/>
    <w:rsid w:val="00026384"/>
    <w:rsid w:val="00027069"/>
    <w:rsid w:val="00031924"/>
    <w:rsid w:val="00031E05"/>
    <w:rsid w:val="00033A6C"/>
    <w:rsid w:val="000366B1"/>
    <w:rsid w:val="00036D11"/>
    <w:rsid w:val="000443F2"/>
    <w:rsid w:val="000472CD"/>
    <w:rsid w:val="000475FC"/>
    <w:rsid w:val="00051674"/>
    <w:rsid w:val="00051AEA"/>
    <w:rsid w:val="0005276F"/>
    <w:rsid w:val="00055279"/>
    <w:rsid w:val="00060AF3"/>
    <w:rsid w:val="00061B85"/>
    <w:rsid w:val="000633B2"/>
    <w:rsid w:val="00064EAE"/>
    <w:rsid w:val="00065356"/>
    <w:rsid w:val="00070B11"/>
    <w:rsid w:val="000711B3"/>
    <w:rsid w:val="00072485"/>
    <w:rsid w:val="00072A06"/>
    <w:rsid w:val="00072F2A"/>
    <w:rsid w:val="00074882"/>
    <w:rsid w:val="00077D07"/>
    <w:rsid w:val="0008146E"/>
    <w:rsid w:val="000836A5"/>
    <w:rsid w:val="00083C00"/>
    <w:rsid w:val="00083EAF"/>
    <w:rsid w:val="00084942"/>
    <w:rsid w:val="0008509C"/>
    <w:rsid w:val="00085223"/>
    <w:rsid w:val="00086988"/>
    <w:rsid w:val="00087013"/>
    <w:rsid w:val="0009129D"/>
    <w:rsid w:val="00091351"/>
    <w:rsid w:val="00091EB3"/>
    <w:rsid w:val="00094846"/>
    <w:rsid w:val="00095994"/>
    <w:rsid w:val="000974A3"/>
    <w:rsid w:val="000A0481"/>
    <w:rsid w:val="000A093F"/>
    <w:rsid w:val="000A1A2D"/>
    <w:rsid w:val="000A20B6"/>
    <w:rsid w:val="000A33AB"/>
    <w:rsid w:val="000A3CA1"/>
    <w:rsid w:val="000B021D"/>
    <w:rsid w:val="000B0A22"/>
    <w:rsid w:val="000B1DAA"/>
    <w:rsid w:val="000B332E"/>
    <w:rsid w:val="000B6501"/>
    <w:rsid w:val="000B68A4"/>
    <w:rsid w:val="000C082C"/>
    <w:rsid w:val="000C0861"/>
    <w:rsid w:val="000C1873"/>
    <w:rsid w:val="000C42E8"/>
    <w:rsid w:val="000C57C3"/>
    <w:rsid w:val="000C5F3A"/>
    <w:rsid w:val="000C6C94"/>
    <w:rsid w:val="000C778B"/>
    <w:rsid w:val="000D39F8"/>
    <w:rsid w:val="000D5AE2"/>
    <w:rsid w:val="000D7FF1"/>
    <w:rsid w:val="000E5327"/>
    <w:rsid w:val="000E68F4"/>
    <w:rsid w:val="000E7F42"/>
    <w:rsid w:val="000F0409"/>
    <w:rsid w:val="000F0680"/>
    <w:rsid w:val="000F160C"/>
    <w:rsid w:val="000F192F"/>
    <w:rsid w:val="000F2461"/>
    <w:rsid w:val="000F39AB"/>
    <w:rsid w:val="000F4715"/>
    <w:rsid w:val="000F4A11"/>
    <w:rsid w:val="000F4A78"/>
    <w:rsid w:val="000F6488"/>
    <w:rsid w:val="000F6DD6"/>
    <w:rsid w:val="00101963"/>
    <w:rsid w:val="00105791"/>
    <w:rsid w:val="00106DA8"/>
    <w:rsid w:val="00111820"/>
    <w:rsid w:val="00111B0B"/>
    <w:rsid w:val="0011235B"/>
    <w:rsid w:val="001147AC"/>
    <w:rsid w:val="00115CD6"/>
    <w:rsid w:val="0011639D"/>
    <w:rsid w:val="001172FC"/>
    <w:rsid w:val="0011791B"/>
    <w:rsid w:val="00121D83"/>
    <w:rsid w:val="00124B2F"/>
    <w:rsid w:val="00126471"/>
    <w:rsid w:val="00127E13"/>
    <w:rsid w:val="001301AD"/>
    <w:rsid w:val="001311FA"/>
    <w:rsid w:val="0013199C"/>
    <w:rsid w:val="00132401"/>
    <w:rsid w:val="00133038"/>
    <w:rsid w:val="0014262B"/>
    <w:rsid w:val="00143076"/>
    <w:rsid w:val="00145659"/>
    <w:rsid w:val="00145EA2"/>
    <w:rsid w:val="001472AE"/>
    <w:rsid w:val="00147752"/>
    <w:rsid w:val="00151BCD"/>
    <w:rsid w:val="001538E5"/>
    <w:rsid w:val="00154BB4"/>
    <w:rsid w:val="00155EBA"/>
    <w:rsid w:val="00160540"/>
    <w:rsid w:val="0016187D"/>
    <w:rsid w:val="001629ED"/>
    <w:rsid w:val="00162BD8"/>
    <w:rsid w:val="001639D4"/>
    <w:rsid w:val="001652D5"/>
    <w:rsid w:val="00165AC2"/>
    <w:rsid w:val="001674B6"/>
    <w:rsid w:val="0017006A"/>
    <w:rsid w:val="00170882"/>
    <w:rsid w:val="00171C19"/>
    <w:rsid w:val="00171F7F"/>
    <w:rsid w:val="00172744"/>
    <w:rsid w:val="001744C8"/>
    <w:rsid w:val="00176AE7"/>
    <w:rsid w:val="00177D92"/>
    <w:rsid w:val="00177EDF"/>
    <w:rsid w:val="00181495"/>
    <w:rsid w:val="001821AC"/>
    <w:rsid w:val="001821EA"/>
    <w:rsid w:val="00186C4C"/>
    <w:rsid w:val="001876CE"/>
    <w:rsid w:val="00187A77"/>
    <w:rsid w:val="00187A7C"/>
    <w:rsid w:val="00191218"/>
    <w:rsid w:val="00191C78"/>
    <w:rsid w:val="00192F35"/>
    <w:rsid w:val="001937FE"/>
    <w:rsid w:val="00193AAF"/>
    <w:rsid w:val="00197604"/>
    <w:rsid w:val="001A44BB"/>
    <w:rsid w:val="001A4542"/>
    <w:rsid w:val="001A53E6"/>
    <w:rsid w:val="001A6C3F"/>
    <w:rsid w:val="001A7B04"/>
    <w:rsid w:val="001B1F48"/>
    <w:rsid w:val="001B28EB"/>
    <w:rsid w:val="001B4B48"/>
    <w:rsid w:val="001B5880"/>
    <w:rsid w:val="001B6E9F"/>
    <w:rsid w:val="001B721F"/>
    <w:rsid w:val="001B7ACC"/>
    <w:rsid w:val="001B7D44"/>
    <w:rsid w:val="001C1890"/>
    <w:rsid w:val="001C1955"/>
    <w:rsid w:val="001C1A2F"/>
    <w:rsid w:val="001C1A65"/>
    <w:rsid w:val="001C21C6"/>
    <w:rsid w:val="001C3082"/>
    <w:rsid w:val="001C3738"/>
    <w:rsid w:val="001C4348"/>
    <w:rsid w:val="001C4735"/>
    <w:rsid w:val="001C53CB"/>
    <w:rsid w:val="001C5DCC"/>
    <w:rsid w:val="001C6F9B"/>
    <w:rsid w:val="001D195C"/>
    <w:rsid w:val="001D2483"/>
    <w:rsid w:val="001D3EB0"/>
    <w:rsid w:val="001D52AA"/>
    <w:rsid w:val="001D5A2E"/>
    <w:rsid w:val="001D7B6D"/>
    <w:rsid w:val="001E0D4B"/>
    <w:rsid w:val="001E3514"/>
    <w:rsid w:val="001E7705"/>
    <w:rsid w:val="001F2A3F"/>
    <w:rsid w:val="002003BB"/>
    <w:rsid w:val="00200501"/>
    <w:rsid w:val="00201381"/>
    <w:rsid w:val="00202836"/>
    <w:rsid w:val="00203B89"/>
    <w:rsid w:val="00204519"/>
    <w:rsid w:val="0020452A"/>
    <w:rsid w:val="00206210"/>
    <w:rsid w:val="0020702E"/>
    <w:rsid w:val="002079CE"/>
    <w:rsid w:val="00207F6D"/>
    <w:rsid w:val="0021298F"/>
    <w:rsid w:val="00214502"/>
    <w:rsid w:val="002149E9"/>
    <w:rsid w:val="00217A87"/>
    <w:rsid w:val="00217E73"/>
    <w:rsid w:val="00221B90"/>
    <w:rsid w:val="00223581"/>
    <w:rsid w:val="00223B01"/>
    <w:rsid w:val="002241D5"/>
    <w:rsid w:val="00224FA7"/>
    <w:rsid w:val="0023244A"/>
    <w:rsid w:val="0023303C"/>
    <w:rsid w:val="00234452"/>
    <w:rsid w:val="00234DDF"/>
    <w:rsid w:val="002352FD"/>
    <w:rsid w:val="0024014A"/>
    <w:rsid w:val="002405D6"/>
    <w:rsid w:val="0024155F"/>
    <w:rsid w:val="002421EB"/>
    <w:rsid w:val="0024352B"/>
    <w:rsid w:val="00247068"/>
    <w:rsid w:val="0025323C"/>
    <w:rsid w:val="002562E0"/>
    <w:rsid w:val="00257A09"/>
    <w:rsid w:val="002658D5"/>
    <w:rsid w:val="002659AB"/>
    <w:rsid w:val="00265BB4"/>
    <w:rsid w:val="0026641E"/>
    <w:rsid w:val="002666DD"/>
    <w:rsid w:val="00266B1A"/>
    <w:rsid w:val="0026700D"/>
    <w:rsid w:val="002716EC"/>
    <w:rsid w:val="002756A6"/>
    <w:rsid w:val="00276893"/>
    <w:rsid w:val="00280688"/>
    <w:rsid w:val="0028119E"/>
    <w:rsid w:val="00284D76"/>
    <w:rsid w:val="0029019E"/>
    <w:rsid w:val="0029055F"/>
    <w:rsid w:val="00293856"/>
    <w:rsid w:val="00293A0A"/>
    <w:rsid w:val="00296152"/>
    <w:rsid w:val="002A4D07"/>
    <w:rsid w:val="002A629C"/>
    <w:rsid w:val="002A6D0D"/>
    <w:rsid w:val="002A6D6D"/>
    <w:rsid w:val="002B39A9"/>
    <w:rsid w:val="002B4D2B"/>
    <w:rsid w:val="002B60DA"/>
    <w:rsid w:val="002C0BF5"/>
    <w:rsid w:val="002C3DF0"/>
    <w:rsid w:val="002C5ABA"/>
    <w:rsid w:val="002C629A"/>
    <w:rsid w:val="002C66FF"/>
    <w:rsid w:val="002C782D"/>
    <w:rsid w:val="002C7DCE"/>
    <w:rsid w:val="002D0BDE"/>
    <w:rsid w:val="002D1830"/>
    <w:rsid w:val="002D2CD2"/>
    <w:rsid w:val="002D4D62"/>
    <w:rsid w:val="002D51F9"/>
    <w:rsid w:val="002E08DB"/>
    <w:rsid w:val="002E0C0C"/>
    <w:rsid w:val="002E21EE"/>
    <w:rsid w:val="002E40B0"/>
    <w:rsid w:val="002E78E3"/>
    <w:rsid w:val="002F2893"/>
    <w:rsid w:val="002F3B64"/>
    <w:rsid w:val="002F42D5"/>
    <w:rsid w:val="002F45E8"/>
    <w:rsid w:val="0030066F"/>
    <w:rsid w:val="003007F6"/>
    <w:rsid w:val="00302B99"/>
    <w:rsid w:val="003032D7"/>
    <w:rsid w:val="00303E90"/>
    <w:rsid w:val="00305B43"/>
    <w:rsid w:val="0030620E"/>
    <w:rsid w:val="0031024A"/>
    <w:rsid w:val="00311D68"/>
    <w:rsid w:val="0031277C"/>
    <w:rsid w:val="003160A5"/>
    <w:rsid w:val="003161DB"/>
    <w:rsid w:val="00326CCC"/>
    <w:rsid w:val="0032767B"/>
    <w:rsid w:val="003305F3"/>
    <w:rsid w:val="003306BF"/>
    <w:rsid w:val="00331966"/>
    <w:rsid w:val="00331F24"/>
    <w:rsid w:val="003339FA"/>
    <w:rsid w:val="00334323"/>
    <w:rsid w:val="00337A08"/>
    <w:rsid w:val="00341A59"/>
    <w:rsid w:val="00341EE0"/>
    <w:rsid w:val="00343BCE"/>
    <w:rsid w:val="00344809"/>
    <w:rsid w:val="0035133D"/>
    <w:rsid w:val="0035211B"/>
    <w:rsid w:val="0035603A"/>
    <w:rsid w:val="003562DF"/>
    <w:rsid w:val="00356E17"/>
    <w:rsid w:val="00357BF6"/>
    <w:rsid w:val="00362F7B"/>
    <w:rsid w:val="00370D87"/>
    <w:rsid w:val="0037225D"/>
    <w:rsid w:val="00373055"/>
    <w:rsid w:val="00375905"/>
    <w:rsid w:val="003760C0"/>
    <w:rsid w:val="00380100"/>
    <w:rsid w:val="00381217"/>
    <w:rsid w:val="003824DE"/>
    <w:rsid w:val="00393117"/>
    <w:rsid w:val="003A0A3F"/>
    <w:rsid w:val="003A29E3"/>
    <w:rsid w:val="003A49E0"/>
    <w:rsid w:val="003A4FDE"/>
    <w:rsid w:val="003A5BDE"/>
    <w:rsid w:val="003A7BEC"/>
    <w:rsid w:val="003B0529"/>
    <w:rsid w:val="003B31AC"/>
    <w:rsid w:val="003B3BCA"/>
    <w:rsid w:val="003B4675"/>
    <w:rsid w:val="003B472B"/>
    <w:rsid w:val="003C136E"/>
    <w:rsid w:val="003C194E"/>
    <w:rsid w:val="003C57A7"/>
    <w:rsid w:val="003C5A73"/>
    <w:rsid w:val="003C7D76"/>
    <w:rsid w:val="003D1B4A"/>
    <w:rsid w:val="003D56B2"/>
    <w:rsid w:val="003D5B48"/>
    <w:rsid w:val="003D79A1"/>
    <w:rsid w:val="003D7A21"/>
    <w:rsid w:val="003D7E9A"/>
    <w:rsid w:val="003E10C7"/>
    <w:rsid w:val="003E2496"/>
    <w:rsid w:val="003E3270"/>
    <w:rsid w:val="003E5C9E"/>
    <w:rsid w:val="003E73BB"/>
    <w:rsid w:val="003F1C4F"/>
    <w:rsid w:val="003F1D61"/>
    <w:rsid w:val="003F3ECE"/>
    <w:rsid w:val="003F40F0"/>
    <w:rsid w:val="003F5879"/>
    <w:rsid w:val="003F5DDF"/>
    <w:rsid w:val="003F644B"/>
    <w:rsid w:val="003F7898"/>
    <w:rsid w:val="00401744"/>
    <w:rsid w:val="0040348A"/>
    <w:rsid w:val="00406D62"/>
    <w:rsid w:val="00406F6D"/>
    <w:rsid w:val="00407D2C"/>
    <w:rsid w:val="004124C6"/>
    <w:rsid w:val="004135B5"/>
    <w:rsid w:val="00420C6E"/>
    <w:rsid w:val="00422386"/>
    <w:rsid w:val="004225B9"/>
    <w:rsid w:val="00423B9E"/>
    <w:rsid w:val="004246A1"/>
    <w:rsid w:val="004256B0"/>
    <w:rsid w:val="00425826"/>
    <w:rsid w:val="00426733"/>
    <w:rsid w:val="004310E2"/>
    <w:rsid w:val="004315A1"/>
    <w:rsid w:val="00433A4A"/>
    <w:rsid w:val="0043491C"/>
    <w:rsid w:val="00440D80"/>
    <w:rsid w:val="00440F38"/>
    <w:rsid w:val="00440FB9"/>
    <w:rsid w:val="00446A5F"/>
    <w:rsid w:val="00447AA6"/>
    <w:rsid w:val="00447FBA"/>
    <w:rsid w:val="00450059"/>
    <w:rsid w:val="00452F2A"/>
    <w:rsid w:val="00453ACA"/>
    <w:rsid w:val="00454D25"/>
    <w:rsid w:val="00455892"/>
    <w:rsid w:val="004575C0"/>
    <w:rsid w:val="00461865"/>
    <w:rsid w:val="00462DA6"/>
    <w:rsid w:val="00462F83"/>
    <w:rsid w:val="004654CB"/>
    <w:rsid w:val="00465906"/>
    <w:rsid w:val="00466712"/>
    <w:rsid w:val="00467051"/>
    <w:rsid w:val="0046794D"/>
    <w:rsid w:val="004717C1"/>
    <w:rsid w:val="00481CBF"/>
    <w:rsid w:val="00485FAF"/>
    <w:rsid w:val="004929F9"/>
    <w:rsid w:val="004A221A"/>
    <w:rsid w:val="004A2387"/>
    <w:rsid w:val="004A431D"/>
    <w:rsid w:val="004A7D42"/>
    <w:rsid w:val="004B14B1"/>
    <w:rsid w:val="004B2227"/>
    <w:rsid w:val="004B25DC"/>
    <w:rsid w:val="004B2A90"/>
    <w:rsid w:val="004B547E"/>
    <w:rsid w:val="004B56EC"/>
    <w:rsid w:val="004B5D49"/>
    <w:rsid w:val="004B7B96"/>
    <w:rsid w:val="004C1249"/>
    <w:rsid w:val="004C14A6"/>
    <w:rsid w:val="004C2B32"/>
    <w:rsid w:val="004C2C2D"/>
    <w:rsid w:val="004C2E35"/>
    <w:rsid w:val="004C3B42"/>
    <w:rsid w:val="004C3EFA"/>
    <w:rsid w:val="004C4973"/>
    <w:rsid w:val="004C671F"/>
    <w:rsid w:val="004C72AB"/>
    <w:rsid w:val="004D05D1"/>
    <w:rsid w:val="004D6C7E"/>
    <w:rsid w:val="004D6CFC"/>
    <w:rsid w:val="004E4708"/>
    <w:rsid w:val="004E6A00"/>
    <w:rsid w:val="004E707E"/>
    <w:rsid w:val="004E75A2"/>
    <w:rsid w:val="004F0857"/>
    <w:rsid w:val="004F1169"/>
    <w:rsid w:val="004F1822"/>
    <w:rsid w:val="004F30BD"/>
    <w:rsid w:val="004F4178"/>
    <w:rsid w:val="004F652A"/>
    <w:rsid w:val="004F7A0C"/>
    <w:rsid w:val="005007E0"/>
    <w:rsid w:val="00501334"/>
    <w:rsid w:val="005027C0"/>
    <w:rsid w:val="00503AB8"/>
    <w:rsid w:val="00507DF5"/>
    <w:rsid w:val="0051180D"/>
    <w:rsid w:val="00511FA6"/>
    <w:rsid w:val="00512849"/>
    <w:rsid w:val="00515DE5"/>
    <w:rsid w:val="0051628F"/>
    <w:rsid w:val="00516BD7"/>
    <w:rsid w:val="005170A0"/>
    <w:rsid w:val="00520B4C"/>
    <w:rsid w:val="00520D02"/>
    <w:rsid w:val="00521295"/>
    <w:rsid w:val="005226D6"/>
    <w:rsid w:val="005232C9"/>
    <w:rsid w:val="00523528"/>
    <w:rsid w:val="00523BC3"/>
    <w:rsid w:val="0052473D"/>
    <w:rsid w:val="005334A3"/>
    <w:rsid w:val="0053366D"/>
    <w:rsid w:val="005342E6"/>
    <w:rsid w:val="005359C7"/>
    <w:rsid w:val="00541849"/>
    <w:rsid w:val="00542CEB"/>
    <w:rsid w:val="00544A95"/>
    <w:rsid w:val="0054527C"/>
    <w:rsid w:val="005477BE"/>
    <w:rsid w:val="00553FC1"/>
    <w:rsid w:val="005613EF"/>
    <w:rsid w:val="005624B4"/>
    <w:rsid w:val="00562CF5"/>
    <w:rsid w:val="00563103"/>
    <w:rsid w:val="00563319"/>
    <w:rsid w:val="00564F5E"/>
    <w:rsid w:val="00566CC7"/>
    <w:rsid w:val="00570168"/>
    <w:rsid w:val="00576007"/>
    <w:rsid w:val="0057611C"/>
    <w:rsid w:val="00576174"/>
    <w:rsid w:val="00583D32"/>
    <w:rsid w:val="00586EB3"/>
    <w:rsid w:val="0058787A"/>
    <w:rsid w:val="00590C74"/>
    <w:rsid w:val="005911E7"/>
    <w:rsid w:val="00592028"/>
    <w:rsid w:val="005A2080"/>
    <w:rsid w:val="005A5A9C"/>
    <w:rsid w:val="005A5FD6"/>
    <w:rsid w:val="005A6A21"/>
    <w:rsid w:val="005B32E3"/>
    <w:rsid w:val="005B3B15"/>
    <w:rsid w:val="005B69D2"/>
    <w:rsid w:val="005B715E"/>
    <w:rsid w:val="005C1122"/>
    <w:rsid w:val="005C5E69"/>
    <w:rsid w:val="005C6E66"/>
    <w:rsid w:val="005D095C"/>
    <w:rsid w:val="005D1091"/>
    <w:rsid w:val="005D26F0"/>
    <w:rsid w:val="005D5037"/>
    <w:rsid w:val="005D6211"/>
    <w:rsid w:val="005D67FD"/>
    <w:rsid w:val="005E0984"/>
    <w:rsid w:val="005E2CED"/>
    <w:rsid w:val="005E3E0E"/>
    <w:rsid w:val="005E73DC"/>
    <w:rsid w:val="005F09DA"/>
    <w:rsid w:val="005F0C60"/>
    <w:rsid w:val="005F194B"/>
    <w:rsid w:val="005F1CCB"/>
    <w:rsid w:val="005F2F2C"/>
    <w:rsid w:val="005F3A4F"/>
    <w:rsid w:val="005F4E48"/>
    <w:rsid w:val="005F6923"/>
    <w:rsid w:val="005F6B89"/>
    <w:rsid w:val="005F72BC"/>
    <w:rsid w:val="005F7E3E"/>
    <w:rsid w:val="005F7E79"/>
    <w:rsid w:val="00602293"/>
    <w:rsid w:val="0060372E"/>
    <w:rsid w:val="00603A7C"/>
    <w:rsid w:val="00604F4C"/>
    <w:rsid w:val="00606C95"/>
    <w:rsid w:val="006076E4"/>
    <w:rsid w:val="006163FC"/>
    <w:rsid w:val="0062110F"/>
    <w:rsid w:val="00621A31"/>
    <w:rsid w:val="00626E15"/>
    <w:rsid w:val="00627F00"/>
    <w:rsid w:val="00630743"/>
    <w:rsid w:val="006307FF"/>
    <w:rsid w:val="00630D08"/>
    <w:rsid w:val="00631297"/>
    <w:rsid w:val="00632E35"/>
    <w:rsid w:val="00633484"/>
    <w:rsid w:val="0063485B"/>
    <w:rsid w:val="0063488A"/>
    <w:rsid w:val="00635690"/>
    <w:rsid w:val="00636A61"/>
    <w:rsid w:val="00640E5F"/>
    <w:rsid w:val="00641090"/>
    <w:rsid w:val="006413A6"/>
    <w:rsid w:val="006625FE"/>
    <w:rsid w:val="00663B1C"/>
    <w:rsid w:val="00665BEE"/>
    <w:rsid w:val="00665CD8"/>
    <w:rsid w:val="0066624E"/>
    <w:rsid w:val="00666537"/>
    <w:rsid w:val="00676814"/>
    <w:rsid w:val="006825A1"/>
    <w:rsid w:val="00684BDC"/>
    <w:rsid w:val="00687BEE"/>
    <w:rsid w:val="0069043A"/>
    <w:rsid w:val="00690530"/>
    <w:rsid w:val="006909DE"/>
    <w:rsid w:val="00692E00"/>
    <w:rsid w:val="006951EC"/>
    <w:rsid w:val="00695E21"/>
    <w:rsid w:val="006A0FEB"/>
    <w:rsid w:val="006A1744"/>
    <w:rsid w:val="006A2FD2"/>
    <w:rsid w:val="006A6C77"/>
    <w:rsid w:val="006A78EB"/>
    <w:rsid w:val="006B0C83"/>
    <w:rsid w:val="006C0833"/>
    <w:rsid w:val="006C7B26"/>
    <w:rsid w:val="006D1DA7"/>
    <w:rsid w:val="006D5671"/>
    <w:rsid w:val="006D5B2E"/>
    <w:rsid w:val="006D6643"/>
    <w:rsid w:val="006E0B0D"/>
    <w:rsid w:val="006E0D86"/>
    <w:rsid w:val="006E1A36"/>
    <w:rsid w:val="006F0136"/>
    <w:rsid w:val="006F2742"/>
    <w:rsid w:val="006F3253"/>
    <w:rsid w:val="006F796B"/>
    <w:rsid w:val="006F79FE"/>
    <w:rsid w:val="00711F92"/>
    <w:rsid w:val="00712577"/>
    <w:rsid w:val="00714901"/>
    <w:rsid w:val="00720803"/>
    <w:rsid w:val="007212C5"/>
    <w:rsid w:val="0072415F"/>
    <w:rsid w:val="00724500"/>
    <w:rsid w:val="00724670"/>
    <w:rsid w:val="0072583B"/>
    <w:rsid w:val="00726BF0"/>
    <w:rsid w:val="00727FD8"/>
    <w:rsid w:val="007320A3"/>
    <w:rsid w:val="007349D4"/>
    <w:rsid w:val="00735CBC"/>
    <w:rsid w:val="007379F1"/>
    <w:rsid w:val="00740E62"/>
    <w:rsid w:val="00743A66"/>
    <w:rsid w:val="007467FB"/>
    <w:rsid w:val="00754536"/>
    <w:rsid w:val="00756114"/>
    <w:rsid w:val="0075615B"/>
    <w:rsid w:val="007575B9"/>
    <w:rsid w:val="00757D4E"/>
    <w:rsid w:val="00762D70"/>
    <w:rsid w:val="007662B3"/>
    <w:rsid w:val="00772CE7"/>
    <w:rsid w:val="00774473"/>
    <w:rsid w:val="007761E8"/>
    <w:rsid w:val="007767CA"/>
    <w:rsid w:val="007800A8"/>
    <w:rsid w:val="0078037E"/>
    <w:rsid w:val="007807BF"/>
    <w:rsid w:val="00780D6D"/>
    <w:rsid w:val="00780E39"/>
    <w:rsid w:val="007830A9"/>
    <w:rsid w:val="007842D7"/>
    <w:rsid w:val="00784863"/>
    <w:rsid w:val="0078530E"/>
    <w:rsid w:val="00786227"/>
    <w:rsid w:val="00786DB6"/>
    <w:rsid w:val="007918E8"/>
    <w:rsid w:val="00795E04"/>
    <w:rsid w:val="007976E9"/>
    <w:rsid w:val="00797819"/>
    <w:rsid w:val="007A3817"/>
    <w:rsid w:val="007A4A9D"/>
    <w:rsid w:val="007A58BF"/>
    <w:rsid w:val="007B6BA0"/>
    <w:rsid w:val="007C0CB1"/>
    <w:rsid w:val="007C1113"/>
    <w:rsid w:val="007C1805"/>
    <w:rsid w:val="007C4AE7"/>
    <w:rsid w:val="007C4E86"/>
    <w:rsid w:val="007C5AD1"/>
    <w:rsid w:val="007C6D67"/>
    <w:rsid w:val="007C7B0E"/>
    <w:rsid w:val="007D1C32"/>
    <w:rsid w:val="007D1F8A"/>
    <w:rsid w:val="007D279D"/>
    <w:rsid w:val="007D4798"/>
    <w:rsid w:val="007D6745"/>
    <w:rsid w:val="007E1905"/>
    <w:rsid w:val="007E44B2"/>
    <w:rsid w:val="007E4EA1"/>
    <w:rsid w:val="007E4FBF"/>
    <w:rsid w:val="007E5817"/>
    <w:rsid w:val="007F0C40"/>
    <w:rsid w:val="007F25E1"/>
    <w:rsid w:val="007F3E7A"/>
    <w:rsid w:val="007F5A2D"/>
    <w:rsid w:val="007F62D5"/>
    <w:rsid w:val="007F76C8"/>
    <w:rsid w:val="007F7846"/>
    <w:rsid w:val="008025EF"/>
    <w:rsid w:val="0080636E"/>
    <w:rsid w:val="00807B6B"/>
    <w:rsid w:val="00807E56"/>
    <w:rsid w:val="008129B3"/>
    <w:rsid w:val="00816B2B"/>
    <w:rsid w:val="0081716A"/>
    <w:rsid w:val="008173A6"/>
    <w:rsid w:val="0082076D"/>
    <w:rsid w:val="00820E25"/>
    <w:rsid w:val="008214C2"/>
    <w:rsid w:val="0082396B"/>
    <w:rsid w:val="00825C42"/>
    <w:rsid w:val="00827644"/>
    <w:rsid w:val="008303D8"/>
    <w:rsid w:val="00834718"/>
    <w:rsid w:val="008351CC"/>
    <w:rsid w:val="00835813"/>
    <w:rsid w:val="00837E50"/>
    <w:rsid w:val="00840DBE"/>
    <w:rsid w:val="0084681A"/>
    <w:rsid w:val="00847911"/>
    <w:rsid w:val="00847CAC"/>
    <w:rsid w:val="008538D6"/>
    <w:rsid w:val="00855E46"/>
    <w:rsid w:val="00855ECE"/>
    <w:rsid w:val="008565C4"/>
    <w:rsid w:val="008570E9"/>
    <w:rsid w:val="0086086F"/>
    <w:rsid w:val="00863036"/>
    <w:rsid w:val="00864C20"/>
    <w:rsid w:val="00873046"/>
    <w:rsid w:val="00874230"/>
    <w:rsid w:val="00874A99"/>
    <w:rsid w:val="0087623A"/>
    <w:rsid w:val="00876244"/>
    <w:rsid w:val="00877672"/>
    <w:rsid w:val="00877B90"/>
    <w:rsid w:val="00881D25"/>
    <w:rsid w:val="00882E38"/>
    <w:rsid w:val="00883B4C"/>
    <w:rsid w:val="00886F66"/>
    <w:rsid w:val="00890C44"/>
    <w:rsid w:val="00892BF2"/>
    <w:rsid w:val="00893C02"/>
    <w:rsid w:val="008A10FD"/>
    <w:rsid w:val="008A1ED1"/>
    <w:rsid w:val="008A45DD"/>
    <w:rsid w:val="008A51C0"/>
    <w:rsid w:val="008A5D73"/>
    <w:rsid w:val="008B0687"/>
    <w:rsid w:val="008B0DFB"/>
    <w:rsid w:val="008B106D"/>
    <w:rsid w:val="008B1084"/>
    <w:rsid w:val="008B28CE"/>
    <w:rsid w:val="008B3C0D"/>
    <w:rsid w:val="008B3F20"/>
    <w:rsid w:val="008B6DE1"/>
    <w:rsid w:val="008B71EF"/>
    <w:rsid w:val="008C0DC0"/>
    <w:rsid w:val="008C1FB7"/>
    <w:rsid w:val="008C2D46"/>
    <w:rsid w:val="008C7A8A"/>
    <w:rsid w:val="008C7C7C"/>
    <w:rsid w:val="008D14C2"/>
    <w:rsid w:val="008D23A2"/>
    <w:rsid w:val="008D2C4C"/>
    <w:rsid w:val="008D5612"/>
    <w:rsid w:val="008D7C2D"/>
    <w:rsid w:val="008D7E2A"/>
    <w:rsid w:val="008E05B1"/>
    <w:rsid w:val="008E0ED4"/>
    <w:rsid w:val="008E2ACC"/>
    <w:rsid w:val="008E41C0"/>
    <w:rsid w:val="008E554E"/>
    <w:rsid w:val="008E6850"/>
    <w:rsid w:val="008E7C74"/>
    <w:rsid w:val="008F20A1"/>
    <w:rsid w:val="008F31D8"/>
    <w:rsid w:val="008F6622"/>
    <w:rsid w:val="008F6C30"/>
    <w:rsid w:val="008F6CBF"/>
    <w:rsid w:val="008F6D13"/>
    <w:rsid w:val="008F735E"/>
    <w:rsid w:val="00900639"/>
    <w:rsid w:val="00900D94"/>
    <w:rsid w:val="00902E03"/>
    <w:rsid w:val="00904735"/>
    <w:rsid w:val="00905698"/>
    <w:rsid w:val="009062CF"/>
    <w:rsid w:val="009077B1"/>
    <w:rsid w:val="009122D0"/>
    <w:rsid w:val="00914F44"/>
    <w:rsid w:val="00915B64"/>
    <w:rsid w:val="009201D8"/>
    <w:rsid w:val="00921E84"/>
    <w:rsid w:val="0092578A"/>
    <w:rsid w:val="00926E1A"/>
    <w:rsid w:val="0092721F"/>
    <w:rsid w:val="00931460"/>
    <w:rsid w:val="009341C9"/>
    <w:rsid w:val="009347D1"/>
    <w:rsid w:val="00941BF6"/>
    <w:rsid w:val="009437A9"/>
    <w:rsid w:val="00943E84"/>
    <w:rsid w:val="00944A86"/>
    <w:rsid w:val="009452AF"/>
    <w:rsid w:val="00946BD1"/>
    <w:rsid w:val="00947E79"/>
    <w:rsid w:val="00953CEF"/>
    <w:rsid w:val="00955653"/>
    <w:rsid w:val="00955D6B"/>
    <w:rsid w:val="00956322"/>
    <w:rsid w:val="009563D3"/>
    <w:rsid w:val="00956B7E"/>
    <w:rsid w:val="00957285"/>
    <w:rsid w:val="00960B23"/>
    <w:rsid w:val="00961F10"/>
    <w:rsid w:val="00962AEE"/>
    <w:rsid w:val="009638B1"/>
    <w:rsid w:val="00963F1B"/>
    <w:rsid w:val="009655BC"/>
    <w:rsid w:val="00966FF9"/>
    <w:rsid w:val="009675DD"/>
    <w:rsid w:val="00971D39"/>
    <w:rsid w:val="009731B0"/>
    <w:rsid w:val="00973EA8"/>
    <w:rsid w:val="00976C60"/>
    <w:rsid w:val="00980016"/>
    <w:rsid w:val="00980B47"/>
    <w:rsid w:val="00981AF7"/>
    <w:rsid w:val="00987840"/>
    <w:rsid w:val="00987D4D"/>
    <w:rsid w:val="00991C5F"/>
    <w:rsid w:val="009962FE"/>
    <w:rsid w:val="00996539"/>
    <w:rsid w:val="009A1D0B"/>
    <w:rsid w:val="009A6434"/>
    <w:rsid w:val="009B03B6"/>
    <w:rsid w:val="009B0BC6"/>
    <w:rsid w:val="009B1E4F"/>
    <w:rsid w:val="009B2517"/>
    <w:rsid w:val="009B436F"/>
    <w:rsid w:val="009B4CEA"/>
    <w:rsid w:val="009B5AE7"/>
    <w:rsid w:val="009B6B8E"/>
    <w:rsid w:val="009B7041"/>
    <w:rsid w:val="009C06C9"/>
    <w:rsid w:val="009C07C3"/>
    <w:rsid w:val="009C0C5E"/>
    <w:rsid w:val="009C18B0"/>
    <w:rsid w:val="009C1C38"/>
    <w:rsid w:val="009C1E15"/>
    <w:rsid w:val="009C5AA1"/>
    <w:rsid w:val="009C6733"/>
    <w:rsid w:val="009D01A2"/>
    <w:rsid w:val="009D2AFA"/>
    <w:rsid w:val="009D2D1D"/>
    <w:rsid w:val="009D3F05"/>
    <w:rsid w:val="009D4C7B"/>
    <w:rsid w:val="009E21D8"/>
    <w:rsid w:val="009E3E2F"/>
    <w:rsid w:val="009E45A3"/>
    <w:rsid w:val="009E665B"/>
    <w:rsid w:val="009F1397"/>
    <w:rsid w:val="009F149A"/>
    <w:rsid w:val="009F161D"/>
    <w:rsid w:val="009F185E"/>
    <w:rsid w:val="009F39C8"/>
    <w:rsid w:val="009F4520"/>
    <w:rsid w:val="009F46C5"/>
    <w:rsid w:val="00A00011"/>
    <w:rsid w:val="00A00658"/>
    <w:rsid w:val="00A00BE0"/>
    <w:rsid w:val="00A02308"/>
    <w:rsid w:val="00A053D0"/>
    <w:rsid w:val="00A10A8C"/>
    <w:rsid w:val="00A10D8A"/>
    <w:rsid w:val="00A111B9"/>
    <w:rsid w:val="00A20522"/>
    <w:rsid w:val="00A2142A"/>
    <w:rsid w:val="00A2205A"/>
    <w:rsid w:val="00A2401D"/>
    <w:rsid w:val="00A2688F"/>
    <w:rsid w:val="00A276BA"/>
    <w:rsid w:val="00A304FE"/>
    <w:rsid w:val="00A33481"/>
    <w:rsid w:val="00A348BE"/>
    <w:rsid w:val="00A37E08"/>
    <w:rsid w:val="00A40ED3"/>
    <w:rsid w:val="00A4309D"/>
    <w:rsid w:val="00A434F3"/>
    <w:rsid w:val="00A51E0C"/>
    <w:rsid w:val="00A52639"/>
    <w:rsid w:val="00A52F59"/>
    <w:rsid w:val="00A53FDC"/>
    <w:rsid w:val="00A547DD"/>
    <w:rsid w:val="00A54EA8"/>
    <w:rsid w:val="00A55337"/>
    <w:rsid w:val="00A55DE1"/>
    <w:rsid w:val="00A57CDE"/>
    <w:rsid w:val="00A607CD"/>
    <w:rsid w:val="00A62337"/>
    <w:rsid w:val="00A64CE1"/>
    <w:rsid w:val="00A660F0"/>
    <w:rsid w:val="00A72348"/>
    <w:rsid w:val="00A73765"/>
    <w:rsid w:val="00A73EEC"/>
    <w:rsid w:val="00A818F4"/>
    <w:rsid w:val="00A83305"/>
    <w:rsid w:val="00A835B2"/>
    <w:rsid w:val="00A902B5"/>
    <w:rsid w:val="00A908FE"/>
    <w:rsid w:val="00A93644"/>
    <w:rsid w:val="00A94138"/>
    <w:rsid w:val="00A96EFF"/>
    <w:rsid w:val="00AA34B1"/>
    <w:rsid w:val="00AB115D"/>
    <w:rsid w:val="00AB29A8"/>
    <w:rsid w:val="00AB6A3F"/>
    <w:rsid w:val="00AB6E3F"/>
    <w:rsid w:val="00AC06DA"/>
    <w:rsid w:val="00AC0F57"/>
    <w:rsid w:val="00AC1230"/>
    <w:rsid w:val="00AC1267"/>
    <w:rsid w:val="00AC33DE"/>
    <w:rsid w:val="00AC3FF5"/>
    <w:rsid w:val="00AC4505"/>
    <w:rsid w:val="00AC6338"/>
    <w:rsid w:val="00AC7372"/>
    <w:rsid w:val="00AC7F92"/>
    <w:rsid w:val="00AD03DF"/>
    <w:rsid w:val="00AD0EE6"/>
    <w:rsid w:val="00AD2E25"/>
    <w:rsid w:val="00AD3BD1"/>
    <w:rsid w:val="00AD4B33"/>
    <w:rsid w:val="00AD4FE3"/>
    <w:rsid w:val="00AD5DA0"/>
    <w:rsid w:val="00AE04D3"/>
    <w:rsid w:val="00AE0F05"/>
    <w:rsid w:val="00AE0F5D"/>
    <w:rsid w:val="00AE0FF7"/>
    <w:rsid w:val="00AE2372"/>
    <w:rsid w:val="00AE2805"/>
    <w:rsid w:val="00AE3047"/>
    <w:rsid w:val="00AE46C8"/>
    <w:rsid w:val="00AE6735"/>
    <w:rsid w:val="00AF063B"/>
    <w:rsid w:val="00AF2025"/>
    <w:rsid w:val="00AF452D"/>
    <w:rsid w:val="00AF6CA8"/>
    <w:rsid w:val="00B013B4"/>
    <w:rsid w:val="00B015CB"/>
    <w:rsid w:val="00B02D88"/>
    <w:rsid w:val="00B04BE7"/>
    <w:rsid w:val="00B064C2"/>
    <w:rsid w:val="00B104E1"/>
    <w:rsid w:val="00B124DB"/>
    <w:rsid w:val="00B12587"/>
    <w:rsid w:val="00B15445"/>
    <w:rsid w:val="00B1549A"/>
    <w:rsid w:val="00B15855"/>
    <w:rsid w:val="00B25BC3"/>
    <w:rsid w:val="00B25D41"/>
    <w:rsid w:val="00B3060D"/>
    <w:rsid w:val="00B32092"/>
    <w:rsid w:val="00B34EA5"/>
    <w:rsid w:val="00B36DAE"/>
    <w:rsid w:val="00B37A6E"/>
    <w:rsid w:val="00B37D13"/>
    <w:rsid w:val="00B40AAD"/>
    <w:rsid w:val="00B41F7F"/>
    <w:rsid w:val="00B440B2"/>
    <w:rsid w:val="00B443E0"/>
    <w:rsid w:val="00B45BEB"/>
    <w:rsid w:val="00B46C32"/>
    <w:rsid w:val="00B4753B"/>
    <w:rsid w:val="00B47A7C"/>
    <w:rsid w:val="00B51DFC"/>
    <w:rsid w:val="00B529BE"/>
    <w:rsid w:val="00B52C0F"/>
    <w:rsid w:val="00B531F4"/>
    <w:rsid w:val="00B53703"/>
    <w:rsid w:val="00B54DF1"/>
    <w:rsid w:val="00B5574D"/>
    <w:rsid w:val="00B55993"/>
    <w:rsid w:val="00B56360"/>
    <w:rsid w:val="00B6164E"/>
    <w:rsid w:val="00B65942"/>
    <w:rsid w:val="00B65B2F"/>
    <w:rsid w:val="00B67290"/>
    <w:rsid w:val="00B7084C"/>
    <w:rsid w:val="00B70D30"/>
    <w:rsid w:val="00B715F6"/>
    <w:rsid w:val="00B716C9"/>
    <w:rsid w:val="00B72164"/>
    <w:rsid w:val="00B73369"/>
    <w:rsid w:val="00B77E23"/>
    <w:rsid w:val="00B80A6A"/>
    <w:rsid w:val="00B82EDC"/>
    <w:rsid w:val="00B86BE3"/>
    <w:rsid w:val="00B877C6"/>
    <w:rsid w:val="00B91F5C"/>
    <w:rsid w:val="00B92D11"/>
    <w:rsid w:val="00B93936"/>
    <w:rsid w:val="00B93E73"/>
    <w:rsid w:val="00B9406B"/>
    <w:rsid w:val="00BA582B"/>
    <w:rsid w:val="00BB09D8"/>
    <w:rsid w:val="00BB2295"/>
    <w:rsid w:val="00BB251B"/>
    <w:rsid w:val="00BB3D69"/>
    <w:rsid w:val="00BC17F7"/>
    <w:rsid w:val="00BC4179"/>
    <w:rsid w:val="00BC44FC"/>
    <w:rsid w:val="00BC52DC"/>
    <w:rsid w:val="00BC58BA"/>
    <w:rsid w:val="00BC7980"/>
    <w:rsid w:val="00BD17D6"/>
    <w:rsid w:val="00BD2A61"/>
    <w:rsid w:val="00BD486E"/>
    <w:rsid w:val="00BD5811"/>
    <w:rsid w:val="00BD6961"/>
    <w:rsid w:val="00BD7E13"/>
    <w:rsid w:val="00BE0353"/>
    <w:rsid w:val="00BE04EF"/>
    <w:rsid w:val="00BE1AF0"/>
    <w:rsid w:val="00BE25AA"/>
    <w:rsid w:val="00BE32A9"/>
    <w:rsid w:val="00BE3BE7"/>
    <w:rsid w:val="00BF0CFA"/>
    <w:rsid w:val="00BF38A9"/>
    <w:rsid w:val="00BF6B34"/>
    <w:rsid w:val="00C02CB8"/>
    <w:rsid w:val="00C02E22"/>
    <w:rsid w:val="00C04D35"/>
    <w:rsid w:val="00C05AED"/>
    <w:rsid w:val="00C14245"/>
    <w:rsid w:val="00C15306"/>
    <w:rsid w:val="00C17B79"/>
    <w:rsid w:val="00C208F0"/>
    <w:rsid w:val="00C20BF1"/>
    <w:rsid w:val="00C22E28"/>
    <w:rsid w:val="00C23A61"/>
    <w:rsid w:val="00C25EBA"/>
    <w:rsid w:val="00C264A8"/>
    <w:rsid w:val="00C2708A"/>
    <w:rsid w:val="00C301BA"/>
    <w:rsid w:val="00C304E4"/>
    <w:rsid w:val="00C31E57"/>
    <w:rsid w:val="00C34E95"/>
    <w:rsid w:val="00C35A0D"/>
    <w:rsid w:val="00C362A4"/>
    <w:rsid w:val="00C364D0"/>
    <w:rsid w:val="00C40666"/>
    <w:rsid w:val="00C42018"/>
    <w:rsid w:val="00C42175"/>
    <w:rsid w:val="00C45106"/>
    <w:rsid w:val="00C46A46"/>
    <w:rsid w:val="00C46F68"/>
    <w:rsid w:val="00C475BE"/>
    <w:rsid w:val="00C51DDE"/>
    <w:rsid w:val="00C5215A"/>
    <w:rsid w:val="00C52C32"/>
    <w:rsid w:val="00C52EAC"/>
    <w:rsid w:val="00C573C3"/>
    <w:rsid w:val="00C57921"/>
    <w:rsid w:val="00C57ABB"/>
    <w:rsid w:val="00C57DA5"/>
    <w:rsid w:val="00C66724"/>
    <w:rsid w:val="00C6788A"/>
    <w:rsid w:val="00C75D2E"/>
    <w:rsid w:val="00C76D49"/>
    <w:rsid w:val="00C772C4"/>
    <w:rsid w:val="00C774F2"/>
    <w:rsid w:val="00C77588"/>
    <w:rsid w:val="00C8188C"/>
    <w:rsid w:val="00C82541"/>
    <w:rsid w:val="00C84206"/>
    <w:rsid w:val="00C937CE"/>
    <w:rsid w:val="00C96012"/>
    <w:rsid w:val="00CA0CBA"/>
    <w:rsid w:val="00CA1FA2"/>
    <w:rsid w:val="00CA3E23"/>
    <w:rsid w:val="00CA5AD8"/>
    <w:rsid w:val="00CA72CA"/>
    <w:rsid w:val="00CB1A75"/>
    <w:rsid w:val="00CB5675"/>
    <w:rsid w:val="00CB70DD"/>
    <w:rsid w:val="00CC004D"/>
    <w:rsid w:val="00CC0235"/>
    <w:rsid w:val="00CC27BA"/>
    <w:rsid w:val="00CC544A"/>
    <w:rsid w:val="00CC5A7A"/>
    <w:rsid w:val="00CC6819"/>
    <w:rsid w:val="00CC6BDB"/>
    <w:rsid w:val="00CC7F88"/>
    <w:rsid w:val="00CC7FA4"/>
    <w:rsid w:val="00CD2749"/>
    <w:rsid w:val="00CD6CDC"/>
    <w:rsid w:val="00CE0123"/>
    <w:rsid w:val="00CE1546"/>
    <w:rsid w:val="00CE21F2"/>
    <w:rsid w:val="00CE45F4"/>
    <w:rsid w:val="00CE5229"/>
    <w:rsid w:val="00CE7E40"/>
    <w:rsid w:val="00CF0730"/>
    <w:rsid w:val="00CF3DA6"/>
    <w:rsid w:val="00CF3E30"/>
    <w:rsid w:val="00CF5921"/>
    <w:rsid w:val="00CF5D86"/>
    <w:rsid w:val="00CF72A9"/>
    <w:rsid w:val="00D051F8"/>
    <w:rsid w:val="00D059FB"/>
    <w:rsid w:val="00D10947"/>
    <w:rsid w:val="00D16750"/>
    <w:rsid w:val="00D167EA"/>
    <w:rsid w:val="00D16BB7"/>
    <w:rsid w:val="00D20870"/>
    <w:rsid w:val="00D240AE"/>
    <w:rsid w:val="00D267A6"/>
    <w:rsid w:val="00D26AF8"/>
    <w:rsid w:val="00D272DB"/>
    <w:rsid w:val="00D278BA"/>
    <w:rsid w:val="00D27FCE"/>
    <w:rsid w:val="00D300AF"/>
    <w:rsid w:val="00D30575"/>
    <w:rsid w:val="00D309D5"/>
    <w:rsid w:val="00D31026"/>
    <w:rsid w:val="00D3225E"/>
    <w:rsid w:val="00D33D8E"/>
    <w:rsid w:val="00D4023B"/>
    <w:rsid w:val="00D41045"/>
    <w:rsid w:val="00D4276A"/>
    <w:rsid w:val="00D437A6"/>
    <w:rsid w:val="00D4395A"/>
    <w:rsid w:val="00D442A4"/>
    <w:rsid w:val="00D44BE8"/>
    <w:rsid w:val="00D450E3"/>
    <w:rsid w:val="00D47B8B"/>
    <w:rsid w:val="00D547DA"/>
    <w:rsid w:val="00D5579D"/>
    <w:rsid w:val="00D55D87"/>
    <w:rsid w:val="00D6121A"/>
    <w:rsid w:val="00D62602"/>
    <w:rsid w:val="00D634D8"/>
    <w:rsid w:val="00D63705"/>
    <w:rsid w:val="00D67289"/>
    <w:rsid w:val="00D73578"/>
    <w:rsid w:val="00D73D1D"/>
    <w:rsid w:val="00D7412D"/>
    <w:rsid w:val="00D76CCD"/>
    <w:rsid w:val="00D83C3C"/>
    <w:rsid w:val="00D844B0"/>
    <w:rsid w:val="00D84D8E"/>
    <w:rsid w:val="00D861B1"/>
    <w:rsid w:val="00D9097E"/>
    <w:rsid w:val="00D9179C"/>
    <w:rsid w:val="00D92997"/>
    <w:rsid w:val="00D929A2"/>
    <w:rsid w:val="00D92DD0"/>
    <w:rsid w:val="00D933D1"/>
    <w:rsid w:val="00D9534A"/>
    <w:rsid w:val="00D9678A"/>
    <w:rsid w:val="00D974B7"/>
    <w:rsid w:val="00DA2849"/>
    <w:rsid w:val="00DA348C"/>
    <w:rsid w:val="00DA3CBD"/>
    <w:rsid w:val="00DA54E0"/>
    <w:rsid w:val="00DB1344"/>
    <w:rsid w:val="00DB1894"/>
    <w:rsid w:val="00DB2A79"/>
    <w:rsid w:val="00DB5BB2"/>
    <w:rsid w:val="00DB650D"/>
    <w:rsid w:val="00DB7789"/>
    <w:rsid w:val="00DC0551"/>
    <w:rsid w:val="00DC18DC"/>
    <w:rsid w:val="00DC2536"/>
    <w:rsid w:val="00DC46CB"/>
    <w:rsid w:val="00DD073C"/>
    <w:rsid w:val="00DD1609"/>
    <w:rsid w:val="00DD31DA"/>
    <w:rsid w:val="00DD727B"/>
    <w:rsid w:val="00DE3269"/>
    <w:rsid w:val="00DE425E"/>
    <w:rsid w:val="00DE49D0"/>
    <w:rsid w:val="00DE4F37"/>
    <w:rsid w:val="00DE57FB"/>
    <w:rsid w:val="00DE5A9B"/>
    <w:rsid w:val="00DE5B2F"/>
    <w:rsid w:val="00DE6166"/>
    <w:rsid w:val="00DE6B75"/>
    <w:rsid w:val="00DF0EF8"/>
    <w:rsid w:val="00DF1B31"/>
    <w:rsid w:val="00DF1EFC"/>
    <w:rsid w:val="00DF2649"/>
    <w:rsid w:val="00DF3274"/>
    <w:rsid w:val="00DF47B3"/>
    <w:rsid w:val="00DF5030"/>
    <w:rsid w:val="00DF50EC"/>
    <w:rsid w:val="00DF6F94"/>
    <w:rsid w:val="00E00819"/>
    <w:rsid w:val="00E01373"/>
    <w:rsid w:val="00E013E1"/>
    <w:rsid w:val="00E039CC"/>
    <w:rsid w:val="00E04D34"/>
    <w:rsid w:val="00E119E4"/>
    <w:rsid w:val="00E1276E"/>
    <w:rsid w:val="00E13A4A"/>
    <w:rsid w:val="00E14163"/>
    <w:rsid w:val="00E14F0B"/>
    <w:rsid w:val="00E16723"/>
    <w:rsid w:val="00E20255"/>
    <w:rsid w:val="00E21CB6"/>
    <w:rsid w:val="00E2580B"/>
    <w:rsid w:val="00E278D3"/>
    <w:rsid w:val="00E310A5"/>
    <w:rsid w:val="00E330BE"/>
    <w:rsid w:val="00E34108"/>
    <w:rsid w:val="00E3425D"/>
    <w:rsid w:val="00E37362"/>
    <w:rsid w:val="00E377D9"/>
    <w:rsid w:val="00E408D4"/>
    <w:rsid w:val="00E421DA"/>
    <w:rsid w:val="00E449CF"/>
    <w:rsid w:val="00E45907"/>
    <w:rsid w:val="00E4658A"/>
    <w:rsid w:val="00E477FE"/>
    <w:rsid w:val="00E47E5C"/>
    <w:rsid w:val="00E51041"/>
    <w:rsid w:val="00E5473A"/>
    <w:rsid w:val="00E55271"/>
    <w:rsid w:val="00E57169"/>
    <w:rsid w:val="00E63F9C"/>
    <w:rsid w:val="00E649D9"/>
    <w:rsid w:val="00E65BD3"/>
    <w:rsid w:val="00E672ED"/>
    <w:rsid w:val="00E67B91"/>
    <w:rsid w:val="00E70190"/>
    <w:rsid w:val="00E72F74"/>
    <w:rsid w:val="00E73A8B"/>
    <w:rsid w:val="00E74E1E"/>
    <w:rsid w:val="00E75DD1"/>
    <w:rsid w:val="00E76878"/>
    <w:rsid w:val="00E77D9B"/>
    <w:rsid w:val="00E84995"/>
    <w:rsid w:val="00E85F10"/>
    <w:rsid w:val="00E92379"/>
    <w:rsid w:val="00E9344C"/>
    <w:rsid w:val="00E946C5"/>
    <w:rsid w:val="00E94F49"/>
    <w:rsid w:val="00E95CDF"/>
    <w:rsid w:val="00E9769A"/>
    <w:rsid w:val="00EA2E1E"/>
    <w:rsid w:val="00EA32B2"/>
    <w:rsid w:val="00EA3AD4"/>
    <w:rsid w:val="00EA5AED"/>
    <w:rsid w:val="00EA6E99"/>
    <w:rsid w:val="00EA7DFB"/>
    <w:rsid w:val="00EB10B9"/>
    <w:rsid w:val="00EB3E8B"/>
    <w:rsid w:val="00EB41CD"/>
    <w:rsid w:val="00EB6008"/>
    <w:rsid w:val="00EB6394"/>
    <w:rsid w:val="00EB66E4"/>
    <w:rsid w:val="00EB6A96"/>
    <w:rsid w:val="00EC0A70"/>
    <w:rsid w:val="00EC476D"/>
    <w:rsid w:val="00EC66A9"/>
    <w:rsid w:val="00EC6839"/>
    <w:rsid w:val="00EC7FDF"/>
    <w:rsid w:val="00ED306C"/>
    <w:rsid w:val="00ED3CB5"/>
    <w:rsid w:val="00ED7411"/>
    <w:rsid w:val="00EE3455"/>
    <w:rsid w:val="00EE53E2"/>
    <w:rsid w:val="00EF0202"/>
    <w:rsid w:val="00EF0BAA"/>
    <w:rsid w:val="00EF3177"/>
    <w:rsid w:val="00EF6415"/>
    <w:rsid w:val="00EF6ACC"/>
    <w:rsid w:val="00F002E9"/>
    <w:rsid w:val="00F00DB0"/>
    <w:rsid w:val="00F01EA5"/>
    <w:rsid w:val="00F025E1"/>
    <w:rsid w:val="00F042F3"/>
    <w:rsid w:val="00F05F3A"/>
    <w:rsid w:val="00F06964"/>
    <w:rsid w:val="00F07958"/>
    <w:rsid w:val="00F07BAA"/>
    <w:rsid w:val="00F07C2B"/>
    <w:rsid w:val="00F07FD0"/>
    <w:rsid w:val="00F122AE"/>
    <w:rsid w:val="00F1258E"/>
    <w:rsid w:val="00F13BBB"/>
    <w:rsid w:val="00F13CED"/>
    <w:rsid w:val="00F16364"/>
    <w:rsid w:val="00F17A8D"/>
    <w:rsid w:val="00F22DAE"/>
    <w:rsid w:val="00F2423F"/>
    <w:rsid w:val="00F26655"/>
    <w:rsid w:val="00F2678F"/>
    <w:rsid w:val="00F30628"/>
    <w:rsid w:val="00F31409"/>
    <w:rsid w:val="00F36671"/>
    <w:rsid w:val="00F36A4A"/>
    <w:rsid w:val="00F419F6"/>
    <w:rsid w:val="00F473A5"/>
    <w:rsid w:val="00F473E5"/>
    <w:rsid w:val="00F52170"/>
    <w:rsid w:val="00F52E51"/>
    <w:rsid w:val="00F53922"/>
    <w:rsid w:val="00F5514F"/>
    <w:rsid w:val="00F5530B"/>
    <w:rsid w:val="00F56865"/>
    <w:rsid w:val="00F56F53"/>
    <w:rsid w:val="00F60694"/>
    <w:rsid w:val="00F60800"/>
    <w:rsid w:val="00F61D90"/>
    <w:rsid w:val="00F67424"/>
    <w:rsid w:val="00F71BE6"/>
    <w:rsid w:val="00F71EA2"/>
    <w:rsid w:val="00F72C9A"/>
    <w:rsid w:val="00F72EFE"/>
    <w:rsid w:val="00F80844"/>
    <w:rsid w:val="00F82F69"/>
    <w:rsid w:val="00F8367E"/>
    <w:rsid w:val="00F848D4"/>
    <w:rsid w:val="00F84A7A"/>
    <w:rsid w:val="00F86D78"/>
    <w:rsid w:val="00F8746E"/>
    <w:rsid w:val="00F9015F"/>
    <w:rsid w:val="00F91F60"/>
    <w:rsid w:val="00F920D6"/>
    <w:rsid w:val="00F945DC"/>
    <w:rsid w:val="00F9514E"/>
    <w:rsid w:val="00F9530F"/>
    <w:rsid w:val="00F95C69"/>
    <w:rsid w:val="00F960B7"/>
    <w:rsid w:val="00F972AE"/>
    <w:rsid w:val="00FA40AF"/>
    <w:rsid w:val="00FA4E17"/>
    <w:rsid w:val="00FB0636"/>
    <w:rsid w:val="00FB3524"/>
    <w:rsid w:val="00FB66EA"/>
    <w:rsid w:val="00FC05AE"/>
    <w:rsid w:val="00FC13B2"/>
    <w:rsid w:val="00FC3C29"/>
    <w:rsid w:val="00FC508B"/>
    <w:rsid w:val="00FC5EBC"/>
    <w:rsid w:val="00FC6899"/>
    <w:rsid w:val="00FC7712"/>
    <w:rsid w:val="00FD0472"/>
    <w:rsid w:val="00FD1B2D"/>
    <w:rsid w:val="00FD20FE"/>
    <w:rsid w:val="00FD2E28"/>
    <w:rsid w:val="00FD43EB"/>
    <w:rsid w:val="00FD5BD0"/>
    <w:rsid w:val="00FE0711"/>
    <w:rsid w:val="00FE4962"/>
    <w:rsid w:val="00FE6718"/>
    <w:rsid w:val="00FE6826"/>
    <w:rsid w:val="00FE77FC"/>
    <w:rsid w:val="00FE7F7A"/>
    <w:rsid w:val="00FF0377"/>
    <w:rsid w:val="00FF0D48"/>
    <w:rsid w:val="00FF15F7"/>
    <w:rsid w:val="00FF4D12"/>
    <w:rsid w:val="00FF54E4"/>
    <w:rsid w:val="00FF61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0E4F4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497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4973"/>
  </w:style>
  <w:style w:type="paragraph" w:styleId="Footer">
    <w:name w:val="footer"/>
    <w:basedOn w:val="Normal"/>
    <w:link w:val="FooterChar"/>
    <w:uiPriority w:val="99"/>
    <w:unhideWhenUsed/>
    <w:rsid w:val="004C497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4973"/>
  </w:style>
  <w:style w:type="paragraph" w:customStyle="1" w:styleId="EndNoteBibliographyTitle">
    <w:name w:val="EndNote Bibliography Title"/>
    <w:basedOn w:val="Normal"/>
    <w:rsid w:val="00094846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094846"/>
    <w:rPr>
      <w:rFonts w:ascii="Calibri" w:hAnsi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362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62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62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62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62A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62A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62A4"/>
    <w:rPr>
      <w:rFonts w:ascii="Segoe UI" w:hAnsi="Segoe UI" w:cs="Segoe UI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0C0861"/>
  </w:style>
  <w:style w:type="table" w:styleId="TableGrid">
    <w:name w:val="Table Grid"/>
    <w:basedOn w:val="TableNormal"/>
    <w:uiPriority w:val="39"/>
    <w:rsid w:val="00C774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059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7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1</Pages>
  <Words>2110</Words>
  <Characters>12027</Characters>
  <Application>Microsoft Office Word</Application>
  <DocSecurity>0</DocSecurity>
  <Lines>100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41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a Larsson</dc:creator>
  <cp:keywords/>
  <dc:description/>
  <cp:lastModifiedBy>Sebastin Arockiaraj S.</cp:lastModifiedBy>
  <cp:revision>24</cp:revision>
  <dcterms:created xsi:type="dcterms:W3CDTF">2020-11-19T10:26:00Z</dcterms:created>
  <dcterms:modified xsi:type="dcterms:W3CDTF">2021-01-04T08:58:00Z</dcterms:modified>
</cp:coreProperties>
</file>